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2FBB0962"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del w:id="3" w:author="Brian Stock" w:date="2020-08-31T18:32:00Z">
        <w:r w:rsidR="00127C87" w:rsidDel="00294DFF">
          <w:delText>,</w:delText>
        </w:r>
        <w:r w:rsidR="005C2A91" w:rsidDel="00294DFF">
          <w:delText xml:space="preserve"> </w:delText>
        </w:r>
        <w:r w:rsidR="00127C87" w:rsidDel="00294DFF">
          <w:delText>however</w:delText>
        </w:r>
        <w:r w:rsidR="005C2A91" w:rsidDel="00294DFF">
          <w:delText>,</w:delText>
        </w:r>
      </w:del>
      <w:r w:rsidR="005C2A91">
        <w:t xml:space="preserve"> </w:t>
      </w:r>
      <w:r w:rsidR="00026AA4">
        <w:t xml:space="preserve">can estimate </w:t>
      </w:r>
      <w:r w:rsidR="00D34B2A">
        <w:t xml:space="preserve">stochastic </w:t>
      </w:r>
      <w:ins w:id="4" w:author="Brian Stock" w:date="2020-08-31T18:33:00Z">
        <w:r w:rsidR="00294DFF">
          <w:t>deviations</w:t>
        </w:r>
      </w:ins>
      <w:del w:id="5" w:author="Brian Stock" w:date="2020-08-31T18:33:00Z">
        <w:r w:rsidR="005C2A91" w:rsidDel="00294DFF">
          <w:delText>variation</w:delText>
        </w:r>
        <w:r w:rsidR="00D34B2A" w:rsidDel="00294DFF">
          <w:delText>s</w:delText>
        </w:r>
      </w:del>
      <w:r w:rsidR="005C2A91">
        <w:t xml:space="preserve"> in surviva</w:t>
      </w:r>
      <w:r w:rsidR="00026AA4">
        <w:t>l</w:t>
      </w:r>
      <w:ins w:id="6" w:author="Brian Stock" w:date="2020-08-31T18:32:00Z">
        <w:r w:rsidR="00294DFF">
          <w:t xml:space="preserve">, </w:t>
        </w:r>
      </w:ins>
      <w:ins w:id="7" w:author="Brian Stock" w:date="2020-08-31T18:33:00Z">
        <w:r w:rsidR="00294DFF">
          <w:t xml:space="preserve">which </w:t>
        </w:r>
      </w:ins>
      <w:moveToRangeStart w:id="8" w:author="Brian Stock" w:date="2020-08-31T18:32:00Z" w:name="move49791177"/>
      <w:moveTo w:id="9" w:author="Brian Stock" w:date="2020-08-31T18:32:00Z">
        <w:del w:id="10" w:author="Brian Stock" w:date="2020-08-31T18:33:00Z">
          <w:r w:rsidR="00294DFF" w:rsidDel="00294DFF">
            <w:delText xml:space="preserve">Further, the survival deviations </w:delText>
          </w:r>
        </w:del>
        <w:r w:rsidR="00294DFF">
          <w:t>represent variability in some ambiguous combination of natural mortality (</w:t>
        </w:r>
        <w:r w:rsidR="00294DFF" w:rsidRPr="00F9438F">
          <w:rPr>
            <w:i/>
            <w:iCs/>
          </w:rPr>
          <w:t>M</w:t>
        </w:r>
        <w:r w:rsidR="00294DFF">
          <w:t>), fishing mortality</w:t>
        </w:r>
      </w:moveTo>
      <w:ins w:id="11" w:author="Brian Stock" w:date="2020-08-31T18:33:00Z">
        <w:r w:rsidR="00294DFF">
          <w:t xml:space="preserve"> (</w:t>
        </w:r>
        <w:r w:rsidR="00294DFF" w:rsidRPr="00294DFF">
          <w:rPr>
            <w:i/>
            <w:iCs/>
            <w:rPrChange w:id="12" w:author="Brian Stock" w:date="2020-08-31T18:33:00Z">
              <w:rPr/>
            </w:rPrChange>
          </w:rPr>
          <w:t>F</w:t>
        </w:r>
        <w:r w:rsidR="00294DFF">
          <w:t>)</w:t>
        </w:r>
      </w:ins>
      <w:moveTo w:id="13" w:author="Brian Stock" w:date="2020-08-31T18:32:00Z">
        <w:r w:rsidR="00294DFF">
          <w:t>, and migration.</w:t>
        </w:r>
      </w:moveTo>
      <w:moveToRangeEnd w:id="8"/>
      <w:ins w:id="14" w:author="Brian Stock" w:date="2020-08-31T18:33:00Z">
        <w:r w:rsidR="00294DFF">
          <w:t xml:space="preserve"> </w:t>
        </w:r>
      </w:ins>
      <w:del w:id="15" w:author="Brian Stock" w:date="2020-08-31T18:32:00Z">
        <w:r w:rsidR="0068431C" w:rsidDel="00294DFF">
          <w:delText xml:space="preserve">. </w:delText>
        </w:r>
      </w:del>
      <w:r w:rsidR="0068431C">
        <w:t xml:space="preserve">These survival deviations are generally treated as independent by age and year, despite our understanding that many population processes can be autocorrelated and that not accounting for autocorrelation </w:t>
      </w:r>
      <w:del w:id="16" w:author="Brian Stock" w:date="2020-08-31T18:31:00Z">
        <w:r w:rsidR="0068431C" w:rsidDel="00294DFF">
          <w:delText xml:space="preserve">in stock assessments </w:delText>
        </w:r>
      </w:del>
      <w:r w:rsidR="0068431C">
        <w:t xml:space="preserve">can result in notable bias. </w:t>
      </w:r>
      <w:moveFromRangeStart w:id="17" w:author="Brian Stock" w:date="2020-08-31T18:32:00Z" w:name="move49791177"/>
      <w:moveFrom w:id="18" w:author="Brian Stock" w:date="2020-08-31T18:32:00Z">
        <w:r w:rsidR="0068431C" w:rsidDel="00294DFF">
          <w:t>Further,</w:t>
        </w:r>
        <w:r w:rsidR="00026AA4" w:rsidDel="00294DFF">
          <w:t xml:space="preserve"> </w:t>
        </w:r>
        <w:r w:rsidR="0068431C" w:rsidDel="00294DFF">
          <w:t xml:space="preserve">the survival deviations </w:t>
        </w:r>
        <w:r w:rsidR="00026AA4" w:rsidDel="00294DFF">
          <w:t xml:space="preserve">represent variability in some </w:t>
        </w:r>
        <w:r w:rsidR="0068431C" w:rsidDel="00294DFF">
          <w:t xml:space="preserve">ambiguous </w:t>
        </w:r>
        <w:r w:rsidR="00026AA4" w:rsidDel="00294DFF">
          <w:t>combination of natural mortality</w:t>
        </w:r>
        <w:r w:rsidR="00F9438F" w:rsidDel="00294DFF">
          <w:t xml:space="preserve"> (</w:t>
        </w:r>
        <w:r w:rsidR="00F9438F" w:rsidRPr="00F9438F" w:rsidDel="00294DFF">
          <w:rPr>
            <w:i/>
            <w:iCs/>
          </w:rPr>
          <w:t>M</w:t>
        </w:r>
        <w:r w:rsidR="00F9438F" w:rsidDel="00294DFF">
          <w:t>)</w:t>
        </w:r>
        <w:r w:rsidR="00026AA4" w:rsidDel="00294DFF">
          <w:t xml:space="preserve">, fishing mortality, and migration. </w:t>
        </w:r>
      </w:moveFrom>
      <w:moveFromRangeEnd w:id="17"/>
      <w:r w:rsidR="0068431C">
        <w:t xml:space="preserve">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ins w:id="19" w:author="Haikun Xu" w:date="2020-08-07T16:07:00Z">
        <w:r w:rsidR="00CB2EEF">
          <w:rPr>
            <w:lang w:eastAsia="zh-CN"/>
          </w:rPr>
          <w:t xml:space="preserve">had </w:t>
        </w:r>
      </w:ins>
      <w:r w:rsidR="00760FB4">
        <w:rPr>
          <w:lang w:eastAsia="zh-CN"/>
        </w:rPr>
        <w:t xml:space="preserve">reduced </w:t>
      </w:r>
      <w:del w:id="20" w:author="Haikun Xu" w:date="2020-08-07T16:07:00Z">
        <w:r w:rsidR="00760FB4" w:rsidDel="00CB2EEF">
          <w:rPr>
            <w:lang w:eastAsia="zh-CN"/>
          </w:rPr>
          <w:delText xml:space="preserve">the </w:delText>
        </w:r>
      </w:del>
      <w:r w:rsidR="00760FB4">
        <w:rPr>
          <w:lang w:eastAsia="zh-CN"/>
        </w:rPr>
        <w:t xml:space="preserve">retrospective pattern (lower AIC and Mohn’s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071210">
        <w:rPr>
          <w:lang w:eastAsia="zh-CN"/>
        </w:rPr>
        <w:t xml:space="preserve">lowest Mohn’s </w:t>
      </w:r>
      <m:oMath>
        <m:r>
          <w:rPr>
            <w:rFonts w:ascii="Cambria Math" w:hAnsi="Cambria Math"/>
            <w:lang w:eastAsia="zh-CN"/>
          </w:rPr>
          <m:t>ρ</m:t>
        </m:r>
      </m:oMath>
      <w:r w:rsidR="00815C30">
        <w:rPr>
          <w:lang w:eastAsia="zh-CN"/>
        </w:rPr>
        <w:t xml:space="preserve">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del w:id="21" w:author="Brian Stock" w:date="2020-08-31T18:35:00Z">
        <w:r w:rsidR="00F9438F" w:rsidDel="00294DFF">
          <w:rPr>
            <w:lang w:eastAsia="zh-CN"/>
          </w:rPr>
          <w:delText xml:space="preserve"> </w:delText>
        </w:r>
      </w:del>
      <w:del w:id="22" w:author="Brian Stock" w:date="2020-08-31T14:32:00Z">
        <w:r w:rsidR="00F9438F" w:rsidDel="00557607">
          <w:rPr>
            <w:lang w:eastAsia="zh-CN"/>
          </w:rPr>
          <w:delText xml:space="preserve">improved the retrospective pattern </w:delText>
        </w:r>
      </w:del>
      <w:ins w:id="23" w:author="Brian Stock" w:date="2020-08-31T14:32:00Z">
        <w:r w:rsidR="00557607">
          <w:rPr>
            <w:lang w:eastAsia="zh-CN"/>
          </w:rPr>
          <w:t xml:space="preserve"> reduced Mohn’s </w:t>
        </w:r>
        <m:oMath>
          <m:r>
            <w:rPr>
              <w:rFonts w:ascii="Cambria Math" w:hAnsi="Cambria Math"/>
              <w:lang w:eastAsia="zh-CN"/>
            </w:rPr>
            <m:t>ρ</m:t>
          </m:r>
        </m:oMath>
      </w:ins>
      <w:ins w:id="24" w:author="Brian Stock" w:date="2020-08-31T18:24:00Z">
        <w:r w:rsidR="0082218A">
          <w:rPr>
            <w:lang w:eastAsia="zh-CN"/>
          </w:rPr>
          <w:t xml:space="preserve"> for recruitment but </w:t>
        </w:r>
        <w:r w:rsidR="0082218A">
          <w:t xml:space="preserve">did not </w:t>
        </w:r>
      </w:ins>
      <w:ins w:id="25" w:author="Brian Stock" w:date="2020-08-31T18:26:00Z">
        <w:r w:rsidR="00294DFF">
          <w:t xml:space="preserve">affect </w:t>
        </w:r>
      </w:ins>
      <w:ins w:id="26" w:author="Brian Stock" w:date="2020-08-31T18:25:00Z">
        <w:r w:rsidR="0082218A">
          <w:t xml:space="preserve">Mohn’s </w:t>
        </w:r>
      </w:ins>
      <m:oMath>
        <m:r>
          <w:ins w:id="27" w:author="Brian Stock" w:date="2020-08-31T18:26:00Z">
            <w:rPr>
              <w:rFonts w:ascii="Cambria Math" w:hAnsi="Cambria Math"/>
              <w:lang w:eastAsia="zh-CN"/>
            </w:rPr>
            <m:t>ρ</m:t>
          </w:ins>
        </m:r>
      </m:oMath>
      <w:ins w:id="28" w:author="Brian Stock" w:date="2020-08-31T18:24:00Z">
        <w:r w:rsidR="0082218A">
          <w:t xml:space="preserve"> </w:t>
        </w:r>
      </w:ins>
      <w:ins w:id="29" w:author="Brian Stock" w:date="2020-08-31T18:26:00Z">
        <w:r w:rsidR="0082218A">
          <w:t xml:space="preserve">for </w:t>
        </w:r>
      </w:ins>
      <w:ins w:id="30" w:author="Brian Stock" w:date="2020-08-31T18:27:00Z">
        <w:r w:rsidR="00294DFF">
          <w:t xml:space="preserve">spawning stock biomass (SSB) or </w:t>
        </w:r>
        <w:r w:rsidR="00294DFF" w:rsidRPr="00294DFF">
          <w:rPr>
            <w:i/>
            <w:iCs/>
            <w:rPrChange w:id="31" w:author="Brian Stock" w:date="2020-08-31T18:27:00Z">
              <w:rPr/>
            </w:rPrChange>
          </w:rPr>
          <w:t>F</w:t>
        </w:r>
      </w:ins>
      <w:del w:id="32" w:author="Brian Stock" w:date="2020-08-31T18:25:00Z">
        <w:r w:rsidR="00F9438F" w:rsidDel="0082218A">
          <w:rPr>
            <w:lang w:eastAsia="zh-CN"/>
          </w:rPr>
          <w:delText>but to a lesser degree</w:delText>
        </w:r>
      </w:del>
      <w:r w:rsidR="00F9438F">
        <w:rPr>
          <w:lang w:eastAsia="zh-CN"/>
        </w:rPr>
        <w:t xml:space="preserve">. </w:t>
      </w:r>
      <w:ins w:id="33" w:author="Brian Stock" w:date="2020-08-31T18:30:00Z">
        <w:r w:rsidR="00294DFF">
          <w:rPr>
            <w:lang w:eastAsia="zh-CN"/>
          </w:rPr>
          <w:t>T</w:t>
        </w:r>
      </w:ins>
      <w:del w:id="34" w:author="Brian Stock" w:date="2020-08-31T18:28:00Z">
        <w:r w:rsidR="00760FB4" w:rsidDel="00294DFF">
          <w:rPr>
            <w:lang w:eastAsia="zh-CN"/>
          </w:rPr>
          <w:delText>Lastly</w:delText>
        </w:r>
        <w:r w:rsidR="00F9438F" w:rsidDel="00294DFF">
          <w:rPr>
            <w:lang w:eastAsia="zh-CN"/>
          </w:rPr>
          <w:delText xml:space="preserve">, </w:delText>
        </w:r>
        <w:r w:rsidR="00D8012E" w:rsidDel="00294DFF">
          <w:delText>t</w:delText>
        </w:r>
      </w:del>
      <w:r w:rsidR="00D8012E">
        <w:t>he</w:t>
      </w:r>
      <w:r w:rsidR="007F62AA">
        <w:t xml:space="preserve"> </w:t>
      </w:r>
      <w:r w:rsidR="00F9438F">
        <w:t xml:space="preserve">2D AR(1) smoother </w:t>
      </w:r>
      <w:r w:rsidR="00A41F2A">
        <w:t>altered</w:t>
      </w:r>
      <w:r w:rsidR="00EC722C">
        <w:t xml:space="preserve"> estimates of </w:t>
      </w:r>
      <w:del w:id="35" w:author="Brian Stock" w:date="2020-08-31T18:27:00Z">
        <w:r w:rsidR="00EC722C" w:rsidDel="00294DFF">
          <w:delText xml:space="preserve">spawning </w:delText>
        </w:r>
        <w:r w:rsidR="00760FB4" w:rsidDel="00294DFF">
          <w:delText xml:space="preserve">stock </w:delText>
        </w:r>
        <w:r w:rsidR="00EC722C" w:rsidDel="00294DFF">
          <w:delText>biomass</w:delText>
        </w:r>
        <w:r w:rsidR="00760FB4" w:rsidDel="00294DFF">
          <w:delText xml:space="preserve"> (</w:delText>
        </w:r>
      </w:del>
      <w:r w:rsidR="00760FB4">
        <w:t>SSB</w:t>
      </w:r>
      <w:del w:id="36" w:author="Brian Stock" w:date="2020-08-31T18:27:00Z">
        <w:r w:rsidR="00760FB4" w:rsidDel="00294DFF">
          <w:delText>)</w:delText>
        </w:r>
      </w:del>
      <w:r w:rsidR="00A41F2A">
        <w:t xml:space="preserve"> and </w:t>
      </w:r>
      <w:del w:id="37" w:author="Brian Stock" w:date="2020-08-31T18:27:00Z">
        <w:r w:rsidR="00A41F2A" w:rsidDel="00294DFF">
          <w:delText>fishing mortality</w:delText>
        </w:r>
        <w:r w:rsidR="00A721A7" w:rsidDel="00294DFF">
          <w:delText xml:space="preserve"> </w:delText>
        </w:r>
      </w:del>
      <w:ins w:id="38" w:author="Brian Stock" w:date="2020-08-31T14:42:00Z">
        <w:r w:rsidR="001C5913" w:rsidRPr="001C5913">
          <w:rPr>
            <w:i/>
            <w:iCs/>
            <w:rPrChange w:id="39" w:author="Brian Stock" w:date="2020-08-31T14:42:00Z">
              <w:rPr/>
            </w:rPrChange>
          </w:rPr>
          <w:t>F</w:t>
        </w:r>
      </w:ins>
      <w:ins w:id="40" w:author="Brian Stock" w:date="2020-08-31T18:27:00Z">
        <w:r w:rsidR="00294DFF">
          <w:t xml:space="preserve"> </w:t>
        </w:r>
      </w:ins>
      <w:r w:rsidR="007F62AA">
        <w:t xml:space="preserve">by </w:t>
      </w:r>
      <w:r w:rsidR="007A261A">
        <w:t>10-</w:t>
      </w:r>
      <w:r w:rsidR="00F9438F">
        <w:t>15%</w:t>
      </w:r>
      <w:ins w:id="41" w:author="Brian Stock" w:date="2020-08-31T18:30:00Z">
        <w:r w:rsidR="00294DFF">
          <w:t xml:space="preserve"> in model years</w:t>
        </w:r>
      </w:ins>
      <w:ins w:id="42" w:author="Brian Stock" w:date="2020-08-31T18:28:00Z">
        <w:r w:rsidR="00294DFF">
          <w:t xml:space="preserve">, </w:t>
        </w:r>
      </w:ins>
      <w:ins w:id="43" w:author="Brian Stock" w:date="2020-08-31T18:29:00Z">
        <w:r w:rsidR="00294DFF">
          <w:t>whereas</w:t>
        </w:r>
      </w:ins>
      <w:ins w:id="44" w:author="Brian Stock" w:date="2020-08-31T18:28:00Z">
        <w:r w:rsidR="00294DFF">
          <w:t xml:space="preserve"> </w:t>
        </w:r>
      </w:ins>
      <w:ins w:id="45" w:author="Brian Stock" w:date="2020-08-31T18:29:00Z">
        <w:r w:rsidR="00294DFF">
          <w:t xml:space="preserve">SSB changed by 30% </w:t>
        </w:r>
      </w:ins>
      <w:ins w:id="46" w:author="Brian Stock" w:date="2020-08-31T18:28:00Z">
        <w:r w:rsidR="00294DFF">
          <w:t>i</w:t>
        </w:r>
      </w:ins>
      <w:ins w:id="47" w:author="Brian Stock" w:date="2020-08-31T14:40:00Z">
        <w:r w:rsidR="001C5913">
          <w:t xml:space="preserve">n short-term projections with </w:t>
        </w:r>
        <w:r w:rsidR="001C5913" w:rsidRPr="001C5913">
          <w:rPr>
            <w:i/>
            <w:iCs/>
            <w:rPrChange w:id="48" w:author="Brian Stock" w:date="2020-08-31T14:42:00Z">
              <w:rPr/>
            </w:rPrChange>
          </w:rPr>
          <w:t>F</w:t>
        </w:r>
      </w:ins>
      <w:r w:rsidR="007A261A">
        <w:t xml:space="preserve"> = 0</w:t>
      </w:r>
      <w:del w:id="49" w:author="Brian Stock" w:date="2020-08-31T14:36:00Z">
        <w:r w:rsidR="00F9438F" w:rsidDel="0058627B">
          <w:delText xml:space="preserve"> </w:delText>
        </w:r>
      </w:del>
      <w:del w:id="50" w:author="Brian Stock" w:date="2020-08-31T14:35:00Z">
        <w:r w:rsidR="00F9438F" w:rsidDel="0058627B">
          <w:delText>in model years</w:delText>
        </w:r>
      </w:del>
      <w:del w:id="51" w:author="Brian Stock" w:date="2020-08-31T14:40:00Z">
        <w:r w:rsidR="00F9438F" w:rsidDel="001C5913">
          <w:delText xml:space="preserve"> and </w:delText>
        </w:r>
      </w:del>
      <w:del w:id="52" w:author="Brian Stock" w:date="2020-08-31T18:29:00Z">
        <w:r w:rsidR="00F9438F" w:rsidDel="00294DFF">
          <w:delText>30%</w:delText>
        </w:r>
      </w:del>
      <w:del w:id="53" w:author="Brian Stock" w:date="2020-08-31T14:40:00Z">
        <w:r w:rsidR="00F9438F" w:rsidDel="001C5913">
          <w:delText xml:space="preserve"> in short-term projection years</w:delText>
        </w:r>
      </w:del>
      <w:del w:id="54" w:author="Brian Stock" w:date="2020-08-31T18:29:00Z">
        <w:r w:rsidR="00F9438F" w:rsidDel="00294DFF">
          <w:delText xml:space="preserve">. </w:delText>
        </w:r>
      </w:del>
      <w:ins w:id="55" w:author="Brian Stock" w:date="2020-08-31T18:29:00Z">
        <w:r w:rsidR="00294DFF">
          <w:t xml:space="preserve">. </w:t>
        </w:r>
      </w:ins>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ins w:id="56" w:author="Haikun Xu" w:date="2020-08-07T16:09:00Z">
        <w:del w:id="57" w:author="Brian Stock" w:date="2020-08-31T14:44:00Z">
          <w:r w:rsidR="00977ECA" w:rsidDel="001C5913">
            <w:rPr>
              <w:lang w:eastAsia="zh-CN"/>
            </w:rPr>
            <w:delText>t</w:delText>
          </w:r>
        </w:del>
      </w:ins>
      <w:ins w:id="58" w:author="Haikun Xu" w:date="2020-08-07T16:10:00Z">
        <w:del w:id="59" w:author="Brian Stock" w:date="2020-08-31T14:44:00Z">
          <w:r w:rsidR="00977ECA" w:rsidDel="001C5913">
            <w:rPr>
              <w:lang w:eastAsia="zh-CN"/>
            </w:rPr>
            <w:delText xml:space="preserve">he </w:delText>
          </w:r>
        </w:del>
      </w:ins>
      <w:r w:rsidR="00071210">
        <w:rPr>
          <w:lang w:eastAsia="zh-CN"/>
        </w:rPr>
        <w:t>consistency</w:t>
      </w:r>
      <w:del w:id="60" w:author="Haikun Xu" w:date="2020-08-07T16:10:00Z">
        <w:r w:rsidR="003B3D56" w:rsidDel="00977ECA">
          <w:rPr>
            <w:lang w:eastAsia="zh-CN"/>
          </w:rPr>
          <w:delText>reliab</w:delText>
        </w:r>
        <w:r w:rsidR="00760FB4" w:rsidDel="00977ECA">
          <w:rPr>
            <w:lang w:eastAsia="zh-CN"/>
          </w:rPr>
          <w:delText>le prediction</w:delText>
        </w:r>
      </w:del>
      <w:r w:rsidR="00760FB4">
        <w:rPr>
          <w:lang w:eastAsia="zh-CN"/>
        </w:rPr>
        <w:t xml:space="preserve"> of</w:t>
      </w:r>
      <w:r w:rsidR="003B3D56">
        <w:rPr>
          <w:lang w:eastAsia="zh-CN"/>
        </w:rPr>
        <w:t xml:space="preserve"> SSB</w:t>
      </w:r>
      <w:ins w:id="61" w:author="Haikun Xu" w:date="2020-08-07T16:10:00Z">
        <w:r w:rsidR="00977ECA">
          <w:rPr>
            <w:lang w:eastAsia="zh-CN"/>
          </w:rPr>
          <w:t xml:space="preserve"> projection</w:t>
        </w:r>
      </w:ins>
      <w:ins w:id="62" w:author="Brian Stock" w:date="2020-08-31T14:45:00Z">
        <w:r w:rsidR="001C5913">
          <w:rPr>
            <w:lang w:eastAsia="zh-CN"/>
          </w:rPr>
          <w:t>s</w:t>
        </w:r>
      </w:ins>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61C3B613"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63" w:name="OLE_LINK10"/>
      <w:bookmarkStart w:id="6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63"/>
      <w:bookmarkEnd w:id="6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w:t>
      </w:r>
      <w:del w:id="65" w:author="Brian Stock" w:date="2020-08-31T15:03:00Z">
        <w:r w:rsidR="000C6C06" w:rsidDel="001B3A9C">
          <w:delText>opul</w:delText>
        </w:r>
      </w:del>
      <w:del w:id="66" w:author="Brian Stock" w:date="2020-08-31T15:04:00Z">
        <w:r w:rsidR="000C6C06" w:rsidDel="001B3A9C">
          <w:delText>ation p</w:delText>
        </w:r>
      </w:del>
      <w:r w:rsidR="000C6C06">
        <w:t>rocesses</w:t>
      </w:r>
      <w:del w:id="67" w:author="Brian Stock" w:date="2020-08-31T15:04:00Z">
        <w:r w:rsidR="000C6C06" w:rsidDel="001B3A9C">
          <w:delText>,</w:delText>
        </w:r>
      </w:del>
      <w:r w:rsidR="000C6C06">
        <w:t xml:space="preserve"> such as s</w:t>
      </w:r>
      <w:r w:rsidR="000C6C06" w:rsidRPr="009A4919">
        <w:t>electivity</w:t>
      </w:r>
      <w:del w:id="68" w:author="Brian Stock" w:date="2020-08-31T15:04:00Z">
        <w:r w:rsidR="000C6C06" w:rsidRPr="009A4919" w:rsidDel="001B3A9C">
          <w:delText>,</w:delText>
        </w:r>
      </w:del>
      <w:r w:rsidR="000C6C06" w:rsidRPr="009A4919">
        <w:t xml:space="preserve">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ins w:id="69" w:author="Brian Stock" w:date="2020-08-31T15:24:00Z">
        <w:r w:rsidR="00A95D46">
          <w:rPr>
            <w:noProof/>
          </w:rPr>
          <w:t>; Xu et al. 2019</w:t>
        </w:r>
      </w:ins>
      <w:r w:rsidR="008B06BB">
        <w:rPr>
          <w:noProof/>
        </w:rPr>
        <w:t>)</w:t>
      </w:r>
      <w:r w:rsidR="00450312">
        <w:fldChar w:fldCharType="end"/>
      </w:r>
      <w:r w:rsidR="00911727" w:rsidRPr="009A4919">
        <w:t xml:space="preserve">. </w:t>
      </w:r>
      <w:del w:id="70" w:author="Brian Stock" w:date="2020-08-31T15:04:00Z">
        <w:r w:rsidR="00E04F59" w:rsidDel="001B3A9C">
          <w:delText xml:space="preserve">To date, </w:delText>
        </w:r>
        <w:r w:rsidR="000C6C06" w:rsidDel="001B3A9C">
          <w:delText>u</w:delText>
        </w:r>
      </w:del>
      <w:ins w:id="71" w:author="Brian Stock" w:date="2020-08-31T15:05:00Z">
        <w:r w:rsidR="001B3A9C">
          <w:t>U</w:t>
        </w:r>
      </w:ins>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ins w:id="72" w:author="Brian Stock" w:date="2020-08-31T15:25:00Z">
        <w:r w:rsidR="00A95D46">
          <w:t>, although Xu et al. (20</w:t>
        </w:r>
      </w:ins>
      <w:ins w:id="73" w:author="Brian Stock" w:date="2020-08-31T15:26:00Z">
        <w:r w:rsidR="00A95D46">
          <w:t>1</w:t>
        </w:r>
      </w:ins>
      <w:ins w:id="74" w:author="Brian Stock" w:date="2020-08-31T15:27:00Z">
        <w:r w:rsidR="00A95D46">
          <w:t>9)</w:t>
        </w:r>
      </w:ins>
      <w:ins w:id="75" w:author="Brian Stock" w:date="2020-08-31T15:28:00Z">
        <w:r w:rsidR="00A95D46">
          <w:t xml:space="preserve"> recently</w:t>
        </w:r>
      </w:ins>
      <w:ins w:id="76" w:author="Brian Stock" w:date="2020-08-31T15:27:00Z">
        <w:r w:rsidR="00A95D46">
          <w:t xml:space="preserve"> implemented </w:t>
        </w:r>
      </w:ins>
      <w:ins w:id="77" w:author="Brian Stock" w:date="2020-08-31T15:30:00Z">
        <w:r w:rsidR="00A95D46">
          <w:t>2D AR(1) selectivity devi</w:t>
        </w:r>
      </w:ins>
      <w:ins w:id="78" w:author="Brian Stock" w:date="2020-08-31T15:31:00Z">
        <w:r w:rsidR="00A95D46">
          <w:t xml:space="preserve">ations </w:t>
        </w:r>
      </w:ins>
      <w:ins w:id="79" w:author="Brian Stock" w:date="2020-08-31T15:27:00Z">
        <w:r w:rsidR="00A95D46">
          <w:t>in Stock Synthesis</w:t>
        </w:r>
      </w:ins>
      <w:ins w:id="80" w:author="Brian Stock" w:date="2020-08-31T15:33:00Z">
        <w:r w:rsidR="00A95D46">
          <w:t xml:space="preserve"> (Methot and Wetzel </w:t>
        </w:r>
      </w:ins>
      <w:ins w:id="81" w:author="Brian Stock" w:date="2020-08-31T15:34:00Z">
        <w:r w:rsidR="00A95D46">
          <w:t>2013)</w:t>
        </w:r>
      </w:ins>
      <w:ins w:id="82" w:author="Brian Stock" w:date="2020-08-31T15:26:00Z">
        <w:r w:rsidR="00A95D46">
          <w:t xml:space="preserve">. </w:t>
        </w:r>
      </w:ins>
      <w:del w:id="83" w:author="Brian Stock" w:date="2020-08-31T15:25:00Z">
        <w:r w:rsidR="00E04F59" w:rsidDel="00A95D46">
          <w:delText>.</w:delText>
        </w:r>
        <w:r w:rsidR="00911727" w:rsidRPr="009A4919" w:rsidDel="00A95D46">
          <w:delText xml:space="preserve"> </w:delText>
        </w:r>
      </w:del>
      <w:ins w:id="84" w:author="Brian Stock" w:date="2020-08-31T15:24:00Z">
        <w:r w:rsidR="00A95D46">
          <w:t xml:space="preserve">Another </w:t>
        </w:r>
      </w:ins>
      <w:ins w:id="85" w:author="Brian Stock" w:date="2020-08-31T15:26:00Z">
        <w:r w:rsidR="00A95D46">
          <w:t xml:space="preserve">exception </w:t>
        </w:r>
      </w:ins>
      <w:ins w:id="86" w:author="Brian Stock" w:date="2020-08-31T15:24:00Z">
        <w:r w:rsidR="00A95D46">
          <w:t xml:space="preserve">is </w:t>
        </w:r>
      </w:ins>
      <w:del w:id="87" w:author="Brian Stock" w:date="2020-08-31T15:24:00Z">
        <w:r w:rsidR="008F0EEC" w:rsidDel="00A95D46">
          <w:delText xml:space="preserve">One exception is </w:delText>
        </w:r>
      </w:del>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del w:id="88" w:author="Brian Stock" w:date="2020-08-31T15:26:00Z">
        <w:r w:rsidR="00D66D6D" w:rsidDel="00A95D46">
          <w:delText xml:space="preserve">However, </w:delText>
        </w:r>
      </w:del>
      <w:r w:rsidR="00D66D6D">
        <w:t>Cadigan (201</w:t>
      </w:r>
      <w:r w:rsidR="00882D03">
        <w:t>6</w:t>
      </w:r>
      <w:r w:rsidR="00D66D6D">
        <w:t>) did not</w:t>
      </w:r>
      <w:ins w:id="89" w:author="Brian Stock" w:date="2020-08-31T15:26:00Z">
        <w:r w:rsidR="00A95D46">
          <w:t>, however,</w:t>
        </w:r>
      </w:ins>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DBB7A7A"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w:t>
      </w:r>
      <w:r w:rsidRPr="009A4919">
        <w:rPr>
          <w:lang w:eastAsia="zh-CN"/>
        </w:rPr>
        <w:lastRenderedPageBreak/>
        <w:t xml:space="preserve">New England-Mid Atlantic. All four stocks experienced overfishing from the 1970s to the mid-1990s and since then all stocks have experienced some recovery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00A439E6">
        <w:rPr>
          <w:lang w:eastAsia="zh-CN"/>
        </w:rPr>
        <w:t xml:space="preserve"> </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6CEC65D3"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cientists </w:t>
      </w:r>
      <w:r w:rsidR="00A07CD3">
        <w:t xml:space="preserve">sometimes </w:t>
      </w:r>
      <w:r w:rsidR="003E1980">
        <w:t>impos</w:t>
      </w:r>
      <w:r w:rsidR="00F67150">
        <w:t>e</w:t>
      </w:r>
      <w:r w:rsidR="00360CBF">
        <w:t xml:space="preserve"> a temporal trend </w:t>
      </w:r>
      <w:r w:rsidR="000950BB">
        <w:t>on</w:t>
      </w:r>
      <w:r w:rsidR="00360CBF">
        <w:t xml:space="preserve">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because it directly influences stock </w:t>
      </w:r>
      <w:r w:rsidR="004D3256" w:rsidRPr="009A4919">
        <w:t>produc</w:t>
      </w:r>
      <w:r w:rsidR="004D3256">
        <w:t>t</w:t>
      </w:r>
      <w:r w:rsidR="004D3256" w:rsidRPr="009A4919">
        <w:t>ivity</w:t>
      </w:r>
      <w:r w:rsidR="000950BB">
        <w:t>. Moreover,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w:t>
      </w:r>
      <w:r w:rsidR="00C64632" w:rsidRPr="009A4919">
        <w:lastRenderedPageBreak/>
        <w:t xml:space="preserve">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C65CC9">
        <w:t xml:space="preserve">often </w:t>
      </w:r>
      <w:r w:rsidR="00C64632" w:rsidRPr="009A4919">
        <w:t>difficult to estimate</w:t>
      </w:r>
      <w:r w:rsidR="000950BB">
        <w:t xml:space="preserve"> </w:t>
      </w:r>
      <w:r w:rsidR="00C64632" w:rsidRPr="009A4919">
        <w:t>because</w:t>
      </w:r>
      <w:r w:rsidR="00C63E91">
        <w:t xml:space="preserve"> it is confounded </w:t>
      </w:r>
      <w:r w:rsidR="00C64632" w:rsidRPr="009A4919">
        <w:t>with other parameters</w:t>
      </w:r>
      <w:r w:rsidR="001D58CC">
        <w:t xml:space="preserve"> such as</w:t>
      </w:r>
      <w:r w:rsidR="000950BB">
        <w:t xml:space="preserve"> </w:t>
      </w:r>
      <w:r w:rsidR="000950BB" w:rsidRPr="000950BB">
        <w:rPr>
          <w:i/>
          <w:iCs/>
        </w:rPr>
        <w:t>F</w:t>
      </w:r>
      <w:r w:rsidR="001D58CC">
        <w:t xml:space="preserve"> and recruitment</w:t>
      </w:r>
      <w:r w:rsidR="000950BB">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w:t>
      </w:r>
      <w:r w:rsidR="000950BB">
        <w:t>ir results underline the importance</w:t>
      </w:r>
      <w:r w:rsidR="000950BB" w:rsidRPr="009A4919">
        <w:t xml:space="preserve"> of correctly specifying the temporal </w:t>
      </w:r>
      <w:r w:rsidR="000950BB">
        <w:t>trend</w:t>
      </w:r>
      <w:r w:rsidR="000950BB" w:rsidRPr="009A4919">
        <w:t xml:space="preserve"> in </w:t>
      </w:r>
      <m:oMath>
        <m:r>
          <w:rPr>
            <w:rFonts w:ascii="Cambria Math" w:hAnsi="Cambria Math"/>
          </w:rPr>
          <m:t>M</m:t>
        </m:r>
      </m:oMath>
      <w:r w:rsidR="000950BB">
        <w:t xml:space="preserve"> to stock assessment models, because </w:t>
      </w:r>
      <w:r w:rsidR="00D60285" w:rsidRPr="009A4919">
        <w:t xml:space="preserve">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2018</w:t>
      </w:r>
      <w:r w:rsidR="000950BB">
        <w:t xml:space="preserve"> </w:t>
      </w:r>
      <w:r w:rsidR="008A1637">
        <w:t xml:space="preserve">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235B4A92"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w:t>
      </w:r>
      <w:del w:id="90" w:author="Brian Stock" w:date="2020-08-31T15:39:00Z">
        <w:r w:rsidR="008F0EEC" w:rsidDel="009D446A">
          <w:delText xml:space="preserve">on survival </w:delText>
        </w:r>
        <w:r w:rsidR="005F3FBA" w:rsidDel="009D446A">
          <w:delText xml:space="preserve">or </w:delText>
        </w:r>
        <m:oMath>
          <m:r>
            <w:rPr>
              <w:rFonts w:ascii="Cambria Math" w:hAnsi="Cambria Math"/>
            </w:rPr>
            <m:t>M</m:t>
          </m:r>
        </m:oMath>
        <w:r w:rsidR="005F3FBA" w:rsidDel="009D446A">
          <w:delText xml:space="preserve"> </w:delText>
        </w:r>
      </w:del>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lastRenderedPageBreak/>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ins w:id="91" w:author="Brian Stock" w:date="2020-08-31T15:47:00Z">
        <w:r w:rsidR="00947B98">
          <w:t xml:space="preserve">Here, </w:t>
        </w:r>
      </w:ins>
      <w:del w:id="92" w:author="Brian Stock" w:date="2020-08-31T15:47:00Z">
        <w:r w:rsidR="00342366" w:rsidDel="00947B98">
          <w:delText>W</w:delText>
        </w:r>
      </w:del>
      <w:ins w:id="93" w:author="Brian Stock" w:date="2020-08-31T15:47:00Z">
        <w:r w:rsidR="00947B98">
          <w:t>w</w:t>
        </w:r>
      </w:ins>
      <w:r w:rsidR="00342366">
        <w:t>e e</w:t>
      </w:r>
      <w:r w:rsidR="003402DE">
        <w:t xml:space="preserve">xtend </w:t>
      </w:r>
      <w:r w:rsidR="002F2F3C">
        <w:t xml:space="preserve">the model presented in </w:t>
      </w:r>
      <w:r w:rsidR="002F2F3C">
        <w:rPr>
          <w:noProof/>
        </w:rPr>
        <w:t xml:space="preserve">Miller et al. (2016), </w:t>
      </w:r>
      <w:del w:id="94" w:author="Brian Stock" w:date="2020-08-31T15:45:00Z">
        <w:r w:rsidR="002F2F3C" w:rsidDel="00947B98">
          <w:rPr>
            <w:noProof/>
          </w:rPr>
          <w:delText xml:space="preserve">in </w:delText>
        </w:r>
      </w:del>
      <w:r w:rsidR="002F2F3C">
        <w:rPr>
          <w:noProof/>
        </w:rPr>
        <w:t xml:space="preserve">which </w:t>
      </w:r>
      <w:ins w:id="95" w:author="Brian Stock" w:date="2020-08-31T15:45:00Z">
        <w:r w:rsidR="00947B98">
          <w:rPr>
            <w:noProof/>
          </w:rPr>
          <w:t xml:space="preserve">included stochastic deviations in </w:t>
        </w:r>
      </w:ins>
      <w:r w:rsidR="000758EF">
        <w:t>annual survival</w:t>
      </w:r>
      <w:del w:id="96" w:author="Brian Stock" w:date="2020-08-31T15:45:00Z">
        <w:r w:rsidR="000758EF" w:rsidDel="00947B98">
          <w:delText xml:space="preserve"> </w:delText>
        </w:r>
        <w:r w:rsidR="002F2F3C" w:rsidDel="00947B98">
          <w:delText xml:space="preserve">was </w:delText>
        </w:r>
        <w:r w:rsidR="004D59D6" w:rsidDel="00947B98">
          <w:delText>stochastic</w:delText>
        </w:r>
      </w:del>
      <w:del w:id="97" w:author="Brian Stock" w:date="2020-08-31T15:44:00Z">
        <w:r w:rsidR="002F2F3C" w:rsidDel="00C936AD">
          <w:delText>,</w:delText>
        </w:r>
      </w:del>
      <w:del w:id="98" w:author="Brian Stock" w:date="2020-08-31T15:45:00Z">
        <w:r w:rsidR="002F2F3C" w:rsidDel="00947B98">
          <w:delText xml:space="preserve"> </w:delText>
        </w:r>
        <w:r w:rsidR="00986FA6" w:rsidDel="00947B98">
          <w:delText>but with</w:delText>
        </w:r>
        <w:r w:rsidR="009A4015" w:rsidDel="00947B98">
          <w:delText xml:space="preserve"> </w:delText>
        </w:r>
        <w:r w:rsidR="00972E0D" w:rsidDel="00947B98">
          <w:delText>the</w:delText>
        </w:r>
        <w:r w:rsidR="006C52B5" w:rsidDel="00947B98">
          <w:delText xml:space="preserve"> stochastic </w:delText>
        </w:r>
        <w:r w:rsidR="00943533" w:rsidDel="00947B98">
          <w:delText>deviations</w:delText>
        </w:r>
        <w:r w:rsidR="006C52B5" w:rsidDel="00947B98">
          <w:delText xml:space="preserve"> </w:delText>
        </w:r>
        <w:r w:rsidR="00972E0D" w:rsidDel="00947B98">
          <w:delText>in survival</w:delText>
        </w:r>
      </w:del>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del w:id="99" w:author="Brian Stock" w:date="2020-08-31T15:48:00Z">
        <w:r w:rsidR="00BB0B16" w:rsidDel="00947B98">
          <w:delText>Henceforth</w:delText>
        </w:r>
      </w:del>
      <w:ins w:id="100" w:author="Brian Stock" w:date="2020-08-31T15:48:00Z">
        <w:r w:rsidR="00947B98">
          <w:t>Hereafter</w:t>
        </w:r>
      </w:ins>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r w:rsidR="009A4015">
        <w:t xml:space="preserve">Mohn’s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101"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101"/>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102" w:name="OLE_LINK9"/>
                      <w:bookmarkStart w:id="103"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102"/>
                      <w:bookmarkEnd w:id="103"/>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7EEC346"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ins w:id="104" w:author="Brian Stock" w:date="2020-08-31T15:50:00Z">
        <w:r w:rsidR="00D23077">
          <w:t>,</w:t>
        </w:r>
      </w:ins>
      <w:ins w:id="105" w:author="Brian Stock" w:date="2020-08-31T15:51:00Z">
        <w:r w:rsidR="00D23077">
          <w:t xml:space="preserve"> </w:t>
        </w:r>
        <w:r w:rsidR="00D23077" w:rsidRPr="00D23077">
          <w:rPr>
            <w:i/>
            <w:iCs/>
            <w:rPrChange w:id="106" w:author="Brian Stock" w:date="2020-08-31T15:51:00Z">
              <w:rPr/>
            </w:rPrChange>
          </w:rPr>
          <w:t>Z</w:t>
        </w:r>
        <w:r w:rsidR="00D23077">
          <w:t xml:space="preserve"> is the total mortality rate (</w:t>
        </w:r>
        <w:r w:rsidR="00D23077" w:rsidRPr="00D23077">
          <w:rPr>
            <w:i/>
            <w:iCs/>
            <w:rPrChange w:id="107" w:author="Brian Stock" w:date="2020-08-31T15:51:00Z">
              <w:rPr/>
            </w:rPrChange>
          </w:rPr>
          <w:t>F</w:t>
        </w:r>
        <w:r w:rsidR="00D23077">
          <w:t xml:space="preserve"> + </w:t>
        </w:r>
        <w:r w:rsidR="00D23077" w:rsidRPr="00D23077">
          <w:rPr>
            <w:i/>
            <w:iCs/>
            <w:rPrChange w:id="108" w:author="Brian Stock" w:date="2020-08-31T15:51:00Z">
              <w:rPr/>
            </w:rPrChange>
          </w:rPr>
          <w:t>M</w:t>
        </w:r>
        <w:r w:rsidR="00D23077">
          <w:t>),</w:t>
        </w:r>
      </w:ins>
      <w:ins w:id="109" w:author="Brian Stock" w:date="2020-08-31T15:52:00Z">
        <w:r w:rsidR="00D23077">
          <w:t xml:space="preserve"> and</w:t>
        </w:r>
      </w:ins>
      <w:del w:id="110" w:author="Brian Stock" w:date="2020-08-31T15:50:00Z">
        <w:r w:rsidR="005800C3" w:rsidDel="00D23077">
          <w:delText xml:space="preserve"> </w:delText>
        </w:r>
        <w:r w:rsidRPr="009A4919" w:rsidDel="00D23077">
          <w:delText>and</w:delText>
        </w:r>
      </w:del>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 xml:space="preserve">Gudmundsson and Gunnlaugsson </w:t>
      </w:r>
      <w:r w:rsidR="00020BC5">
        <w:lastRenderedPageBreak/>
        <w:t>(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 xml:space="preserve">Cadigan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2E8E5AF9"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ins w:id="111" w:author="Brian Stock" w:date="2020-08-31T15:54:00Z">
        <w:r w:rsidR="00982936">
          <w:rPr>
            <w:lang w:eastAsia="zh-CN"/>
          </w:rPr>
          <w:t>,</w:t>
        </w:r>
      </w:ins>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ins w:id="112" w:author="Brian Stock" w:date="2020-08-31T15:55:00Z">
        <w:r w:rsidR="00982936">
          <w:rPr>
            <w:lang w:eastAsia="zh-CN"/>
          </w:rPr>
          <w:t xml:space="preserve">mean </w:t>
        </w:r>
      </w:ins>
      <w:r w:rsidR="00254AF8">
        <w:rPr>
          <w:lang w:eastAsia="zh-CN"/>
        </w:rPr>
        <w:t>zero</w:t>
      </w:r>
      <w:del w:id="113" w:author="Brian Stock" w:date="2020-08-31T15:55:00Z">
        <w:r w:rsidR="00254AF8" w:rsidDel="00982936">
          <w:rPr>
            <w:lang w:eastAsia="zh-CN"/>
          </w:rPr>
          <w:delText xml:space="preserve"> mean</w:delText>
        </w:r>
        <w:r w:rsidR="00C96343" w:rsidDel="00982936">
          <w:rPr>
            <w:lang w:eastAsia="zh-CN"/>
          </w:rPr>
          <w:delText>s</w:delText>
        </w:r>
      </w:del>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BF1FC1"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77F3DB6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del w:id="114" w:author="Haikun Xu" w:date="2020-08-07T14:15:00Z">
        <w:r w:rsidR="00FE2CEE" w:rsidDel="00404A89">
          <w:delText xml:space="preserve"> the</w:delText>
        </w:r>
      </w:del>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ins w:id="115" w:author="Brian Stock" w:date="2020-08-31T15:59:00Z">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ins>
      <w:r w:rsidR="000629B6">
        <w:t xml:space="preserve">can be estimated </w:t>
      </w:r>
      <w:del w:id="116" w:author="Brian Stock" w:date="2020-08-31T15:59:00Z">
        <w:r w:rsidR="000629B6" w:rsidDel="00982936">
          <w:delText xml:space="preserve">internally </w:delText>
        </w:r>
      </w:del>
      <w:del w:id="117" w:author="Brian Stock" w:date="2020-08-31T16:01:00Z">
        <w:r w:rsidR="000629B6" w:rsidDel="00982936">
          <w:delText>in the model</w:delText>
        </w:r>
      </w:del>
      <w:ins w:id="118" w:author="Brian Stock" w:date="2020-08-31T16:01:00Z">
        <w:r w:rsidR="00982936">
          <w:t>internally</w:t>
        </w:r>
      </w:ins>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w:t>
      </w:r>
      <w:del w:id="119" w:author="Brian Stock" w:date="2020-08-31T16:02:00Z">
        <w:r w:rsidR="002767EC" w:rsidRPr="009A4919" w:rsidDel="00982936">
          <w:delText xml:space="preserve"> should</w:delText>
        </w:r>
      </w:del>
      <w:r w:rsidR="002767EC" w:rsidRPr="009A4919">
        <w:t xml:space="preserve">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120" w:name="OLE_LINK36"/>
      <w:bookmarkStart w:id="121" w:name="OLE_LINK37"/>
      <m:oMath>
        <m:r>
          <m:rPr>
            <m:sty m:val="b"/>
          </m:rPr>
          <w:rPr>
            <w:rFonts w:ascii="Cambria Math" w:hAnsi="Cambria Math"/>
          </w:rPr>
          <m:t>Ε=</m:t>
        </m:r>
        <w:bookmarkStart w:id="122" w:name="OLE_LINK34"/>
        <w:bookmarkStart w:id="123"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120"/>
      <w:bookmarkEnd w:id="121"/>
      <w:bookmarkEnd w:id="122"/>
      <w:bookmarkEnd w:id="123"/>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4" w:name="OLE_LINK14"/>
      <w:bookmarkStart w:id="125" w:name="OLE_LINK15"/>
      <w:bookmarkStart w:id="126" w:name="OLE_LINK17"/>
      <w:bookmarkStart w:id="127" w:name="OLE_LINK18"/>
      <m:oMath>
        <m:r>
          <w:rPr>
            <w:rFonts w:ascii="Cambria Math" w:hAnsi="Cambria Math"/>
            <w:noProof/>
          </w:rPr>
          <m:t>A</m:t>
        </m:r>
        <w:bookmarkEnd w:id="124"/>
        <w:bookmarkEnd w:id="125"/>
        <m:r>
          <w:rPr>
            <w:rFonts w:ascii="Cambria Math" w:hAnsi="Cambria Math"/>
            <w:noProof/>
          </w:rPr>
          <m:t>(Y-1)×A(Y-1)</m:t>
        </m:r>
      </m:oMath>
      <w:bookmarkEnd w:id="126"/>
      <w:bookmarkEnd w:id="127"/>
      <w:r w:rsidR="00CD0120">
        <w:t xml:space="preserve"> </w:t>
      </w:r>
      <w:r w:rsidRPr="009A4919">
        <w:t>covariance matrix for the multivariate normal distribution</w:t>
      </w:r>
      <w:r w:rsidR="000E00F5">
        <w:t xml:space="preserve"> and is</w:t>
      </w:r>
      <w:r w:rsidRPr="009A4919">
        <w:t xml:space="preserve"> calculated as the </w:t>
      </w:r>
      <w:bookmarkStart w:id="128" w:name="OLE_LINK47"/>
      <w:r w:rsidRPr="009A4919">
        <w:t>Kronecker produc</w:t>
      </w:r>
      <w:bookmarkEnd w:id="128"/>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BF1FC1"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BF1FC1"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BF1FC1"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29" w:name="OLE_LINK38"/>
      <w:bookmarkStart w:id="130"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29"/>
          <w:bookmarkEnd w:id="130"/>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788AE383"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m:rPr>
            <m:nor/>
          </m:rPr>
          <w:rPr>
            <w:rFonts w:ascii="Cambria Math" w:hAnsi="Cambria Math"/>
          </w:rPr>
          <m:t>(</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estimated.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4034C">
        <w:t xml:space="preserve"> do not.</w:t>
      </w:r>
    </w:p>
    <w:p w14:paraId="67A87FB2" w14:textId="53ABAD87" w:rsidR="004A2317" w:rsidRDefault="004A2317" w:rsidP="004A2317">
      <w:pPr>
        <w:pStyle w:val="Heading2"/>
      </w:pPr>
      <w:r>
        <w:t>2.2.  Model descriptions</w:t>
      </w:r>
    </w:p>
    <w:p w14:paraId="4637C993" w14:textId="33B97174" w:rsidR="004A2317" w:rsidRDefault="004A2317" w:rsidP="004A2317">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The “Base” model wa</w:t>
      </w:r>
      <w:r w:rsidRPr="00371C02">
        <w:t>s most similar to a statistical catch-at-age model, where recruitment is typically estimated independently by year and survival is deterministic.</w:t>
      </w:r>
      <w:r>
        <w:t xml:space="preserve"> NAA-1 added recruitment autocorrelation.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653CD42F" w14:textId="6481115F" w:rsidR="004A2317"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e then tested the ability of WHAM to simultaneously estimate numbers-at-age and </w:t>
      </w:r>
      <w:r w:rsidRPr="008A5784">
        <w:rPr>
          <w:i/>
          <w:iCs/>
        </w:rPr>
        <w:t>M</w:t>
      </w:r>
      <w:r>
        <w:t xml:space="preserve"> as random effects, using only the independent and 2D AR(1) autocorrelation structures for each (Table 3).</w:t>
      </w:r>
    </w:p>
    <w:p w14:paraId="69A4E95C" w14:textId="3DD71B33" w:rsidR="004A2317" w:rsidRDefault="004A2317" w:rsidP="004A2317">
      <w:pPr>
        <w:pStyle w:val="Chapterheading0"/>
        <w:spacing w:after="0"/>
        <w:ind w:firstLine="720"/>
        <w:jc w:val="left"/>
      </w:pPr>
      <w:r>
        <w:t>Finally, we tested whether linking an environmental covariate to recruitment could further improve model fit and retrospective pattern</w:t>
      </w:r>
      <w:r w:rsidR="00857057">
        <w:t xml:space="preserve"> (Table 4)</w:t>
      </w:r>
      <w:r>
        <w:t xml:space="preserve">.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Mohn’s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 internally. We calculated the CPI as in Miller et al. (2016)</w:t>
      </w:r>
      <w:r w:rsidR="00AD740A">
        <w:t xml:space="preserve">, </w:t>
      </w:r>
      <w:r w:rsidR="004B2EB1">
        <w:t xml:space="preserve">updated it with additional data </w:t>
      </w:r>
      <w:r w:rsidR="00AD740A">
        <w:t>through 2018,</w:t>
      </w:r>
      <w:r>
        <w:t xml:space="preserve"> and incorporated it into the Beverton-Holt stock-recruit function as a limiting factor:</w:t>
      </w:r>
    </w:p>
    <w:p w14:paraId="769969E7" w14:textId="77777777" w:rsidR="004A2317" w:rsidRPr="0073640B" w:rsidRDefault="004A2317" w:rsidP="004A2317">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03471DF7" w14:textId="7680A9F1" w:rsidR="004A2317" w:rsidRPr="00BE58F5" w:rsidRDefault="004A2317" w:rsidP="004A2317">
      <w:pPr>
        <w:pStyle w:val="Chapterheading0"/>
        <w:spacing w:after="0"/>
        <w:jc w:val="left"/>
      </w:pPr>
      <w:r>
        <w:t xml:space="preserve">where </w:t>
      </w:r>
      <m:oMath>
        <m:r>
          <w:rPr>
            <w:rFonts w:ascii="Cambria Math" w:hAnsi="Cambria Math"/>
          </w:rPr>
          <m:t>g</m:t>
        </m:r>
      </m:oMath>
      <w:r>
        <w:t xml:space="preserve"> is from Eq. 1.</w:t>
      </w:r>
    </w:p>
    <w:p w14:paraId="10A79D91" w14:textId="47B9C467" w:rsidR="00F5594A" w:rsidRPr="00F5594A" w:rsidRDefault="00004AB7" w:rsidP="001829AC">
      <w:pPr>
        <w:pStyle w:val="Heading2"/>
      </w:pPr>
      <w:bookmarkStart w:id="131" w:name="OLE_LINK23"/>
      <w:bookmarkStart w:id="132" w:name="OLE_LINK24"/>
      <w:r>
        <w:t>2.</w:t>
      </w:r>
      <w:r w:rsidR="00057F48">
        <w:t>3</w:t>
      </w:r>
      <w:r w:rsidR="00BC621B">
        <w:t>.</w:t>
      </w:r>
      <w:r>
        <w:t xml:space="preserve">  </w:t>
      </w:r>
      <w:r w:rsidR="00F5594A">
        <w:t xml:space="preserve">Application to </w:t>
      </w:r>
      <w:r w:rsidR="006E6A00">
        <w:t>SNEMA</w:t>
      </w:r>
      <w:r w:rsidR="00F5594A">
        <w:t xml:space="preserve"> yellowtail flounder</w:t>
      </w:r>
      <w:bookmarkEnd w:id="131"/>
      <w:bookmarkEnd w:id="132"/>
    </w:p>
    <w:p w14:paraId="3E7D98AB" w14:textId="42F592A9"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133" w:name="OLE_LINK3"/>
      <w:bookmarkStart w:id="134"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eight and maturity were fixed at the values </w:t>
      </w:r>
      <w:r w:rsidR="00EE3D98">
        <w:rPr>
          <w:lang w:eastAsia="zh-CN"/>
        </w:rPr>
        <w:t xml:space="preserve">in </w:t>
      </w:r>
      <w:r w:rsidR="00C56206">
        <w:rPr>
          <w:lang w:eastAsia="zh-CN"/>
        </w:rPr>
        <w:t>the terminal year of the data</w:t>
      </w:r>
      <w:r w:rsidR="008C4BCA">
        <w:rPr>
          <w:lang w:eastAsia="zh-CN"/>
        </w:rPr>
        <w:t xml:space="preserve">, and </w:t>
      </w:r>
      <w:r w:rsidR="008C4BCA" w:rsidRPr="008C4BCA">
        <w:rPr>
          <w:i/>
          <w:iCs/>
          <w:lang w:eastAsia="zh-CN"/>
        </w:rPr>
        <w:t>F</w:t>
      </w:r>
      <w:r w:rsidR="008C4BCA">
        <w:rPr>
          <w:lang w:eastAsia="zh-CN"/>
        </w:rPr>
        <w:t xml:space="preserve"> was fixed at 0 to facilitate comparisons of SSB projections between models</w:t>
      </w:r>
      <w:r w:rsidR="00C56206">
        <w:rPr>
          <w:lang w:eastAsia="zh-CN"/>
        </w:rPr>
        <w:t xml:space="preserve">.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AR(1) for the CPI.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133"/>
      <w:bookmarkEnd w:id="134"/>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Mohn’s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135" w:name="_Toc465598052"/>
    </w:p>
    <w:p w14:paraId="0DF6E30E" w14:textId="6B289044" w:rsidR="00BC621B" w:rsidRPr="00BC621B" w:rsidRDefault="002767EC" w:rsidP="001829AC">
      <w:pPr>
        <w:pStyle w:val="Heading1"/>
        <w:numPr>
          <w:ilvl w:val="0"/>
          <w:numId w:val="15"/>
        </w:numPr>
      </w:pPr>
      <w:r w:rsidRPr="009A4919">
        <w:t>Results</w:t>
      </w:r>
      <w:bookmarkEnd w:id="135"/>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4F43BD6A"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Table </w:t>
      </w:r>
      <w:r w:rsidR="00535C65">
        <w:t>1</w:t>
      </w:r>
      <w:r>
        <w:t xml:space="preserve">).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w:t>
      </w:r>
      <w:ins w:id="136" w:author="Haikun Xu" w:date="2020-08-07T14:49:00Z">
        <w:r w:rsidR="00B26074">
          <w:t>or/</w:t>
        </w:r>
      </w:ins>
      <w:r w:rsidR="00466F92">
        <w:t xml:space="preserve">and years relative to the models with independent deviations (Fig. 1). </w:t>
      </w:r>
      <w:r w:rsidR="00B40538">
        <w:t>NAA-</w:t>
      </w:r>
      <w:r w:rsidR="00535C65">
        <w:t>5</w:t>
      </w:r>
      <w:r w:rsidR="00B40538">
        <w:t xml:space="preserve">,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w:t>
      </w:r>
      <w:r w:rsidR="00535C65">
        <w:t>2</w:t>
      </w:r>
      <w:r w:rsidR="00B40538">
        <w:t xml:space="preserve"> with independent survival deviations (Table </w:t>
      </w:r>
      <w:r w:rsidR="00535C65">
        <w:t>1</w:t>
      </w:r>
      <w:r w:rsidR="00B40538">
        <w:t>).</w:t>
      </w:r>
      <w:r w:rsidR="00466F92">
        <w:t xml:space="preserve"> Simply constraining the survival deviations with the 2D AR(1) </w:t>
      </w:r>
      <w:r w:rsidR="00466F92">
        <w:lastRenderedPageBreak/>
        <w:t xml:space="preserve">structure reduced estimates of </w:t>
      </w:r>
      <w:r w:rsidR="006919C1" w:rsidRPr="006919C1">
        <w:rPr>
          <w:i/>
          <w:iCs/>
        </w:rPr>
        <w:t>F</w:t>
      </w:r>
      <w:r w:rsidR="006919C1">
        <w:t xml:space="preserve"> </w:t>
      </w:r>
      <w:r w:rsidR="00535C65">
        <w:t xml:space="preserve">by 12% </w:t>
      </w:r>
      <w:r w:rsidR="00466F92">
        <w:t xml:space="preserve">and increased estimates of SSB by </w:t>
      </w:r>
      <w:r w:rsidR="00535C65">
        <w:t>9</w:t>
      </w:r>
      <w:r w:rsidR="00466F92">
        <w:t>% (</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535C65">
        <w:t>22</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426B4293" w14:textId="307660A6"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ins w:id="137" w:author="Brian Stock" w:date="2020-08-31T16:06:00Z">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ins>
      <w:ins w:id="138" w:author="Brian Stock" w:date="2020-08-31T16:07:00Z">
        <w:r w:rsidR="000337BF" w:rsidRPr="000337BF">
          <w:rPr>
            <w:rStyle w:val="CommentReference"/>
            <w:rFonts w:eastAsiaTheme="minorEastAsia"/>
            <w:sz w:val="24"/>
            <w:szCs w:val="24"/>
            <w:lang w:eastAsia="zh-CN"/>
            <w:rPrChange w:id="139" w:author="Brian Stock" w:date="2020-08-31T16:07:00Z">
              <w:rPr>
                <w:rStyle w:val="CommentReference"/>
                <w:rFonts w:eastAsiaTheme="minorEastAsia"/>
                <w:lang w:eastAsia="zh-CN"/>
              </w:rPr>
            </w:rPrChange>
          </w:rPr>
          <w:t>t</w:t>
        </w:r>
      </w:ins>
      <w:del w:id="140" w:author="Brian Stock" w:date="2020-08-31T16:06:00Z">
        <w:r w:rsidDel="000337BF">
          <w:delText>t</w:delText>
        </w:r>
      </w:del>
      <w:r>
        <w:t>his propagated through the end of the assessment and into the projection years for models that included autocorrelation by year</w:t>
      </w:r>
      <w:ins w:id="141" w:author="Brian Stock" w:date="2020-08-31T16:05:00Z">
        <w:r w:rsidR="000337BF">
          <w:t xml:space="preserve"> </w:t>
        </w:r>
      </w:ins>
      <w:del w:id="142" w:author="Brian Stock" w:date="2020-08-31T16:06:00Z">
        <w:r w:rsidDel="000337BF">
          <w:delText xml:space="preserve"> </w:delText>
        </w:r>
      </w:del>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A">
        <w:t>b</w:t>
      </w:r>
      <w:r w:rsidR="004E2F49">
        <w:t xml:space="preserve">). </w:t>
      </w:r>
      <w:r w:rsidR="000C5E25">
        <w:t xml:space="preserve">Note that </w:t>
      </w:r>
      <w:ins w:id="143" w:author="Brian Stock" w:date="2020-08-31T16:10:00Z">
        <w:r w:rsidR="000337BF">
          <w:t xml:space="preserve">although </w:t>
        </w:r>
      </w:ins>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144" w:name="OLE_LINK7"/>
      <w:bookmarkStart w:id="145" w:name="OLE_LINK8"/>
      <w:r w:rsidR="000C5E25" w:rsidRPr="009A4919">
        <w:t>a</w:t>
      </w:r>
      <w:hyperlink r:id="rId9" w:history="1">
        <w:r w:rsidR="000C5E25" w:rsidRPr="009A4919">
          <w:t>symptot</w:t>
        </w:r>
      </w:hyperlink>
      <w:r w:rsidR="000C5E25" w:rsidRPr="009A4919">
        <w:t>ically</w:t>
      </w:r>
      <w:bookmarkEnd w:id="144"/>
      <w:bookmarkEnd w:id="145"/>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del w:id="146" w:author="Brian Stock" w:date="2020-08-31T16:11:00Z">
        <w:r w:rsidR="000C5E25" w:rsidRPr="009A4919" w:rsidDel="000337BF">
          <w:delText xml:space="preserve">so </w:delText>
        </w:r>
      </w:del>
      <w:del w:id="147" w:author="Brian Stock" w:date="2020-08-31T16:14:00Z">
        <w:r w:rsidR="000C5E25" w:rsidRPr="009A4919" w:rsidDel="000337BF">
          <w:delText xml:space="preserve">the </w:delText>
        </w:r>
      </w:del>
      <w:del w:id="148" w:author="Brian Stock" w:date="2020-08-31T16:11:00Z">
        <w:r w:rsidR="000C5E25" w:rsidDel="000337BF">
          <w:delText xml:space="preserve">direct </w:delText>
        </w:r>
      </w:del>
      <w:del w:id="149" w:author="Brian Stock" w:date="2020-08-31T16:14:00Z">
        <w:r w:rsidR="000C5E25" w:rsidDel="000337BF">
          <w:delText xml:space="preserve">influence of the survival smoother on SSB </w:delText>
        </w:r>
      </w:del>
      <w:ins w:id="150" w:author="Brian Stock" w:date="2020-08-31T16:14:00Z">
        <w:r w:rsidR="00B24EE3">
          <w:t xml:space="preserve">SSB </w:t>
        </w:r>
      </w:ins>
      <w:ins w:id="151" w:author="Brian Stock" w:date="2020-08-31T16:11:00Z">
        <w:r w:rsidR="000337BF">
          <w:t>in a g</w:t>
        </w:r>
      </w:ins>
      <w:ins w:id="152" w:author="Brian Stock" w:date="2020-08-31T16:12:00Z">
        <w:r w:rsidR="000337BF">
          <w:t xml:space="preserve">iven projection year </w:t>
        </w:r>
      </w:ins>
      <w:ins w:id="153" w:author="Brian Stock" w:date="2020-08-31T16:15:00Z">
        <w:r w:rsidR="00B24EE3">
          <w:t xml:space="preserve">is the result of </w:t>
        </w:r>
      </w:ins>
      <w:ins w:id="154" w:author="Brian Stock" w:date="2020-08-31T16:12:00Z">
        <w:r w:rsidR="000337BF" w:rsidRPr="00B24EE3">
          <w:rPr>
            <w:i/>
            <w:iCs/>
            <w:rPrChange w:id="155" w:author="Brian Stock" w:date="2020-08-31T16:16:00Z">
              <w:rPr/>
            </w:rPrChange>
          </w:rPr>
          <w:t xml:space="preserve">cumulative </w:t>
        </w:r>
      </w:ins>
      <w:ins w:id="156" w:author="Brian Stock" w:date="2020-08-31T16:16:00Z">
        <w:r w:rsidR="00B24EE3">
          <w:t xml:space="preserve">survival deviations, </w:t>
        </w:r>
      </w:ins>
      <w:ins w:id="157" w:author="Brian Stock" w:date="2020-08-31T16:12:00Z">
        <w:r w:rsidR="000337BF">
          <w:t xml:space="preserve">and </w:t>
        </w:r>
      </w:ins>
      <w:ins w:id="158" w:author="Brian Stock" w:date="2020-08-31T16:15:00Z">
        <w:r w:rsidR="00B24EE3" w:rsidRPr="009A4919">
          <w:t xml:space="preserve">the </w:t>
        </w:r>
        <w:r w:rsidR="00B24EE3">
          <w:t xml:space="preserve">influence of the survival smoother on SSB is </w:t>
        </w:r>
      </w:ins>
      <w:ins w:id="159" w:author="Brian Stock" w:date="2020-08-31T16:12:00Z">
        <w:r w:rsidR="000337BF">
          <w:t xml:space="preserve">not necessarily </w:t>
        </w:r>
      </w:ins>
      <w:del w:id="160" w:author="Brian Stock" w:date="2020-08-31T16:11:00Z">
        <w:r w:rsidR="000C5E25" w:rsidDel="000337BF">
          <w:delText>predictions</w:delText>
        </w:r>
      </w:del>
      <w:del w:id="161" w:author="Brian Stock" w:date="2020-08-31T16:12:00Z">
        <w:r w:rsidR="000C5E25" w:rsidRPr="009A4919" w:rsidDel="000337BF">
          <w:delText xml:space="preserve"> </w:delText>
        </w:r>
        <w:r w:rsidR="004E2F49" w:rsidDel="000337BF">
          <w:delText>be</w:delText>
        </w:r>
        <w:r w:rsidR="00BB5F1E" w:rsidDel="000337BF">
          <w:delText>came</w:delText>
        </w:r>
        <w:r w:rsidR="000C5E25" w:rsidDel="000337BF">
          <w:rPr>
            <w:noProof/>
          </w:rPr>
          <w:delText xml:space="preserve"> </w:delText>
        </w:r>
        <w:r w:rsidR="000C5E25" w:rsidRPr="006B291C" w:rsidDel="000337BF">
          <w:rPr>
            <w:noProof/>
          </w:rPr>
          <w:delText xml:space="preserve">increasingly </w:delText>
        </w:r>
      </w:del>
      <w:r w:rsidR="000C5E25" w:rsidRPr="006B291C">
        <w:rPr>
          <w:noProof/>
        </w:rPr>
        <w:t>weak</w:t>
      </w:r>
      <w:r w:rsidR="000C5E25">
        <w:rPr>
          <w:noProof/>
        </w:rPr>
        <w:t>er</w:t>
      </w:r>
      <w:r w:rsidR="000C5E25">
        <w:t xml:space="preserve"> over time</w:t>
      </w:r>
      <w:ins w:id="162" w:author="Brian Stock" w:date="2020-08-31T16:12:00Z">
        <w:r w:rsidR="000337BF">
          <w:t xml:space="preserve"> (Fig. 2</w:t>
        </w:r>
      </w:ins>
      <w:r w:rsidR="004E2F4A">
        <w:t>b</w:t>
      </w:r>
      <w:ins w:id="163" w:author="Brian Stock" w:date="2020-08-31T16:12:00Z">
        <w:r w:rsidR="000337BF">
          <w:t>)</w:t>
        </w:r>
      </w:ins>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D827E07"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deviations, including the</w:t>
      </w:r>
      <w:del w:id="164" w:author="Haikun Xu" w:date="2020-08-07T15:03:00Z">
        <w:r w:rsidR="00063E67" w:rsidDel="004F6A20">
          <w:delText xml:space="preserve"> the</w:delText>
        </w:r>
      </w:del>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t>
      </w:r>
      <w:r>
        <w:t xml:space="preserve">(Table </w:t>
      </w:r>
      <w:r w:rsidR="00384EFB">
        <w:t>2</w:t>
      </w:r>
      <w:r>
        <w:t>).</w:t>
      </w:r>
      <w:r w:rsidR="00063E67">
        <w:t xml:space="preserve"> </w:t>
      </w:r>
      <w:r w:rsidR="009926EB">
        <w:t xml:space="preserve">The estimated 2D AR(1) </w:t>
      </w:r>
      <w:r w:rsidR="009926EB" w:rsidRPr="009926EB">
        <w:rPr>
          <w:i/>
          <w:iCs/>
        </w:rPr>
        <w:t>M</w:t>
      </w:r>
      <w:r w:rsidR="009926EB">
        <w:t xml:space="preserve"> deviations </w:t>
      </w:r>
      <w:ins w:id="165" w:author="Brian Stock" w:date="2020-08-31T16:56:00Z">
        <w:r w:rsidR="003B4170">
          <w:t>had higher variance and lower autocor</w:t>
        </w:r>
      </w:ins>
      <w:ins w:id="166" w:author="Brian Stock" w:date="2020-08-31T16:57:00Z">
        <w:r w:rsidR="003B4170">
          <w:t xml:space="preserve">relation </w:t>
        </w:r>
      </w:ins>
      <w:r w:rsidR="00384EFB">
        <w:t xml:space="preserve">in time </w:t>
      </w:r>
      <w:del w:id="167" w:author="Brian Stock" w:date="2020-08-31T16:57:00Z">
        <w:r w:rsidR="009926EB" w:rsidDel="003B4170">
          <w:delText xml:space="preserve">were smoothed less </w:delText>
        </w:r>
      </w:del>
      <w:r w:rsidR="009926EB">
        <w:t xml:space="preserve">than the 2D AR(1) survival deviations, </w:t>
      </w:r>
      <w:ins w:id="168" w:author="Brian Stock" w:date="2020-08-31T16:58:00Z">
        <w:r w:rsidR="003B4170">
          <w:t xml:space="preserve">and therefore appeared less smoothed </w:t>
        </w:r>
      </w:ins>
      <w:del w:id="169" w:author="Brian Stock" w:date="2020-08-31T16:58:00Z">
        <w:r w:rsidR="009926EB" w:rsidDel="003B4170">
          <w:delText xml:space="preserve">as evidenced by </w:delText>
        </w:r>
      </w:del>
      <w:moveFromRangeStart w:id="170"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From w:id="171" w:author="Brian Stock" w:date="2020-08-31T16:57:00Z">
        <w:r w:rsidR="009926EB" w:rsidDel="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From>
      <w:moveFromRangeEnd w:id="170"/>
      <w:del w:id="172" w:author="Brian Stock" w:date="2020-08-31T16:58:00Z">
        <w:r w:rsidR="009926EB" w:rsidDel="003B4170">
          <w:delText xml:space="preserve"> </w:delText>
        </w:r>
      </w:del>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w:moveToRangeStart w:id="173"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To w:id="174" w:author="Brian Stock" w:date="2020-08-31T16:57:00Z">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To>
      <w:moveToRangeEnd w:id="173"/>
      <w:ins w:id="175" w:author="Brian Stock" w:date="2020-08-31T16:57:00Z">
        <w:r w:rsidR="003B4170">
          <w:t xml:space="preserve"> in </w:t>
        </w:r>
      </w:ins>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 xml:space="preserve">10% </w:t>
      </w:r>
      <w:r w:rsidR="00762789">
        <w:t xml:space="preserve">lower </w:t>
      </w:r>
      <w:r w:rsidR="006919C1" w:rsidRPr="006919C1">
        <w:rPr>
          <w:i/>
          <w:iCs/>
        </w:rPr>
        <w:t>F</w:t>
      </w:r>
      <w:r w:rsidR="00762789">
        <w:t xml:space="preserve"> and </w:t>
      </w:r>
      <w:r w:rsidR="00384EFB">
        <w:t xml:space="preserve">7% </w:t>
      </w:r>
      <w:r w:rsidR="00762789">
        <w:t xml:space="preserve">higher SSB </w:t>
      </w:r>
      <w:r w:rsidR="00D401DC">
        <w:t xml:space="preserve">during assessment years, similar terminal year status, and then </w:t>
      </w:r>
      <w:r w:rsidR="00384EFB">
        <w:t xml:space="preserve">22% </w:t>
      </w:r>
      <w:r w:rsidR="00D401DC">
        <w:t xml:space="preserve">lower SSB in short-term projections </w:t>
      </w:r>
      <w:r w:rsidR="00762789">
        <w:t>(Fig. 2).</w:t>
      </w:r>
      <w:r w:rsidR="00D401DC">
        <w:t xml:space="preserve"> </w:t>
      </w:r>
      <w:r w:rsidR="00FC6562" w:rsidRPr="00FC6562">
        <w:rPr>
          <w:i/>
          <w:iCs/>
        </w:rPr>
        <w:t>M</w:t>
      </w:r>
      <w:r w:rsidR="00FC6562">
        <w:t xml:space="preserve"> deviations for younger ages in models with 2D AR(1) autocorrelation were positive in the terminal year (Fig. 3)</w:t>
      </w:r>
      <w:r w:rsidR="00384EFB">
        <w:t xml:space="preserve">. This </w:t>
      </w:r>
      <w:r w:rsidR="00BB5F1E">
        <w:t>wa</w:t>
      </w:r>
      <w:r w:rsidR="00FC6562">
        <w:t>s consistent with the NAA 2D AR(1) models estimating negative survival in this period (Fig. 1)</w:t>
      </w:r>
      <w:r w:rsidR="00384EFB">
        <w:t xml:space="preserve">, </w:t>
      </w:r>
      <w:r w:rsidR="00FC6562">
        <w:t>and explain</w:t>
      </w:r>
      <w:r w:rsidR="00BB5F1E">
        <w:t>ed</w:t>
      </w:r>
      <w:r w:rsidR="00FC6562">
        <w:t xml:space="preserve"> why adding 2D AR(1) autocorrelation </w:t>
      </w:r>
      <w:ins w:id="176" w:author="Brian Stock" w:date="2020-08-31T18:17:00Z">
        <w:r w:rsidR="0082218A">
          <w:t>on</w:t>
        </w:r>
      </w:ins>
      <w:ins w:id="177" w:author="Brian Stock" w:date="2020-08-31T18:16:00Z">
        <w:r w:rsidR="0082218A">
          <w:t xml:space="preserve"> </w:t>
        </w:r>
        <w:r w:rsidR="0082218A" w:rsidRPr="0082218A">
          <w:rPr>
            <w:i/>
            <w:iCs/>
            <w:rPrChange w:id="178" w:author="Brian Stock" w:date="2020-08-31T18:16:00Z">
              <w:rPr/>
            </w:rPrChange>
          </w:rPr>
          <w:t>M</w:t>
        </w:r>
        <w:r w:rsidR="0082218A">
          <w:t xml:space="preserve"> deviations </w:t>
        </w:r>
      </w:ins>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5E194887" w:rsidR="00D11E41" w:rsidRDefault="008239B8" w:rsidP="00D401DC">
      <w:pPr>
        <w:pStyle w:val="Chapterheading0"/>
        <w:jc w:val="left"/>
        <w:rPr>
          <w:lang w:eastAsia="zh-CN"/>
        </w:rPr>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 However, adding independent </w:t>
      </w:r>
      <w:r w:rsidR="00D401DC" w:rsidRPr="0033309B">
        <w:rPr>
          <w:i/>
          <w:iCs/>
          <w:lang w:eastAsia="zh-CN"/>
        </w:rPr>
        <w:t>M</w:t>
      </w:r>
      <w:r w:rsidR="00D401DC">
        <w:rPr>
          <w:lang w:eastAsia="zh-CN"/>
        </w:rPr>
        <w:t xml:space="preserve"> deviations to NAA-</w:t>
      </w:r>
      <w:r>
        <w:rPr>
          <w:lang w:eastAsia="zh-CN"/>
        </w:rPr>
        <w:t>5</w:t>
      </w:r>
      <w:r w:rsidR="00D401DC">
        <w:rPr>
          <w:lang w:eastAsia="zh-CN"/>
        </w:rPr>
        <w:t xml:space="preserve"> (2D AR(1) on survival) and adding independent survival deviations to M-</w:t>
      </w:r>
      <w:r>
        <w:rPr>
          <w:lang w:eastAsia="zh-CN"/>
        </w:rPr>
        <w:t xml:space="preserve">4 </w:t>
      </w:r>
      <w:r w:rsidR="00D401DC">
        <w:rPr>
          <w:lang w:eastAsia="zh-CN"/>
        </w:rPr>
        <w:t xml:space="preserve">(2D AR(1) on </w:t>
      </w:r>
      <w:r w:rsidR="00D401DC" w:rsidRPr="0033309B">
        <w:rPr>
          <w:i/>
          <w:iCs/>
          <w:lang w:eastAsia="zh-CN"/>
        </w:rPr>
        <w:t>M</w:t>
      </w:r>
      <w:r w:rsidR="00D401DC">
        <w:rPr>
          <w:lang w:eastAsia="zh-CN"/>
        </w:rPr>
        <w:t>)</w:t>
      </w:r>
      <w:r w:rsidR="0033309B">
        <w:rPr>
          <w:lang w:eastAsia="zh-CN"/>
        </w:rPr>
        <w:t xml:space="preserve"> substantially improved model fit (lower AIC by 25.9</w:t>
      </w:r>
      <w:r>
        <w:rPr>
          <w:lang w:eastAsia="zh-CN"/>
        </w:rPr>
        <w:t xml:space="preserve"> and </w:t>
      </w:r>
      <w:r w:rsidR="0033309B">
        <w:rPr>
          <w:lang w:eastAsia="zh-CN"/>
        </w:rPr>
        <w:t xml:space="preserve">9.5, respectively; Tables </w:t>
      </w:r>
      <w:r>
        <w:rPr>
          <w:lang w:eastAsia="zh-CN"/>
        </w:rPr>
        <w:t>1-3</w:t>
      </w:r>
      <w:r w:rsidR="0033309B">
        <w:rPr>
          <w:lang w:eastAsia="zh-CN"/>
        </w:rPr>
        <w:t xml:space="preserve">). Differences in Mohn’s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Mohn’s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w:t>
      </w:r>
      <w:r w:rsidR="006E69F6">
        <w:rPr>
          <w:lang w:eastAsia="zh-CN"/>
        </w:rPr>
        <w:lastRenderedPageBreak/>
        <w:t xml:space="preserve">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4C2A77">
        <w:rPr>
          <w:lang w:eastAsia="zh-CN"/>
        </w:rPr>
        <w:t xml:space="preserve">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w:t>
      </w:r>
      <w:r w:rsidR="002268DE">
        <w:rPr>
          <w:lang w:eastAsia="zh-CN"/>
        </w:rPr>
        <w:t>4</w:t>
      </w:r>
      <w:r w:rsidR="004C2A77">
        <w:rPr>
          <w:lang w:eastAsia="zh-CN"/>
        </w:rPr>
        <w:t xml:space="preserve"> in Fig. 3; top panel in Fig. 4). The result was</w:t>
      </w:r>
      <w:r w:rsidR="00682973">
        <w:rPr>
          <w:lang w:eastAsia="zh-CN"/>
        </w:rPr>
        <w:t xml:space="preserve"> a more pronounced dec</w:t>
      </w:r>
      <w:ins w:id="179" w:author="Brian Stock" w:date="2020-08-31T18:22:00Z">
        <w:r w:rsidR="0082218A">
          <w:rPr>
            <w:lang w:eastAsia="zh-CN"/>
          </w:rPr>
          <w:t>rease</w:t>
        </w:r>
      </w:ins>
      <w:del w:id="180" w:author="Brian Stock" w:date="2020-08-31T18:22:00Z">
        <w:r w:rsidR="00682973" w:rsidDel="0082218A">
          <w:rPr>
            <w:lang w:eastAsia="zh-CN"/>
          </w:rPr>
          <w:delText>line</w:delText>
        </w:r>
      </w:del>
      <w:r w:rsidR="00682973">
        <w:rPr>
          <w:lang w:eastAsia="zh-CN"/>
        </w:rPr>
        <w:t xml:space="preserve"> in projected SSB (Fig. </w:t>
      </w:r>
      <w:r w:rsidR="002268DE">
        <w:rPr>
          <w:lang w:eastAsia="zh-CN"/>
        </w:rPr>
        <w:t>2d</w:t>
      </w:r>
      <w:r w:rsidR="00682973">
        <w:rPr>
          <w:lang w:eastAsia="zh-CN"/>
        </w:rPr>
        <w:t>).</w:t>
      </w:r>
    </w:p>
    <w:p w14:paraId="05ECB751" w14:textId="32BF62CD" w:rsidR="00500450" w:rsidRPr="00500450" w:rsidRDefault="00BC621B" w:rsidP="001829AC">
      <w:pPr>
        <w:pStyle w:val="Heading2"/>
      </w:pPr>
      <w:r>
        <w:t xml:space="preserve">3.4.  </w:t>
      </w:r>
      <w:r w:rsidR="00D11E41">
        <w:t>Incorporating the CPI-recruitment effect</w:t>
      </w:r>
    </w:p>
    <w:p w14:paraId="65415220" w14:textId="3EAE65E8"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w:t>
      </w:r>
      <w:del w:id="181" w:author="Haikun Xu" w:date="2020-08-07T15:13:00Z">
        <w:r w:rsidR="00182599" w:rsidDel="00AC6639">
          <w:delText xml:space="preserve"> which converged</w:delText>
        </w:r>
      </w:del>
      <w:r w:rsidR="00182599">
        <w:t xml:space="preserve"> (Table</w:t>
      </w:r>
      <w:r w:rsidR="00A24113">
        <w:t xml:space="preserve"> 4</w:t>
      </w:r>
      <w:r w:rsidR="00182599">
        <w:t>).</w:t>
      </w:r>
      <w:r w:rsidR="00DD5593" w:rsidRPr="0025627F">
        <w:t xml:space="preserve"> </w:t>
      </w:r>
      <w:r w:rsidR="00561F49">
        <w:t xml:space="preserve">Across models with different random effects on survival and </w:t>
      </w:r>
      <w:r w:rsidR="00561F49" w:rsidRPr="003A2643">
        <w:rPr>
          <w:i/>
          <w:iCs/>
        </w:rPr>
        <w:t>M</w:t>
      </w:r>
      <w:r w:rsidR="00561F49">
        <w:t>, including a CPI effect on recruitment reduced Mohn’s</w:t>
      </w:r>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NAA-M-CPI</w:t>
      </w:r>
      <w:r w:rsidR="00A24113">
        <w:t xml:space="preserve">-2 had the </w:t>
      </w:r>
      <w:r w:rsidR="00561F49">
        <w:t xml:space="preserve">lowest </w:t>
      </w:r>
      <w:r w:rsidR="00561F49">
        <w:rPr>
          <w:lang w:eastAsia="zh-CN"/>
        </w:rPr>
        <w:t xml:space="preserve">Mohn’s </w:t>
      </w:r>
      <m:oMath>
        <m:r>
          <w:rPr>
            <w:rFonts w:ascii="Cambria Math" w:hAnsi="Cambria Math"/>
            <w:lang w:eastAsia="zh-CN"/>
          </w:rPr>
          <m:t>ρ</m:t>
        </m:r>
      </m:oMath>
      <w:r w:rsidR="00561F49">
        <w:t xml:space="preserve"> of all models considered (</w:t>
      </w:r>
      <w:r w:rsidR="00A24113">
        <w:t xml:space="preserve">Table 5, </w:t>
      </w:r>
      <w:r w:rsidR="00561F49">
        <w:t xml:space="preserve">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ins w:id="182" w:author="Brian Stock" w:date="2020-08-31T18:39:00Z">
        <w:r w:rsidR="009E777E">
          <w:t xml:space="preserve">for all ages </w:t>
        </w:r>
      </w:ins>
      <w:r w:rsidR="00F1264C">
        <w:t>were already included (</w:t>
      </w:r>
      <w:r w:rsidR="00A24113">
        <w:t xml:space="preserve">Table 5, </w:t>
      </w:r>
      <w:r w:rsidR="00F1264C">
        <w:t>Fig. 7).</w:t>
      </w:r>
    </w:p>
    <w:p w14:paraId="37BA3DB9" w14:textId="77777777" w:rsidR="0019695A" w:rsidRPr="009A4919" w:rsidRDefault="002767EC" w:rsidP="001829AC">
      <w:pPr>
        <w:pStyle w:val="Heading1"/>
        <w:numPr>
          <w:ilvl w:val="0"/>
          <w:numId w:val="15"/>
        </w:numPr>
      </w:pPr>
      <w:bookmarkStart w:id="183" w:name="_Toc465598053"/>
      <w:r w:rsidRPr="004074B0">
        <w:t>Discussion</w:t>
      </w:r>
      <w:bookmarkEnd w:id="183"/>
    </w:p>
    <w:p w14:paraId="2E295D35" w14:textId="3C9F427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 xml:space="preserve">Gulf of Maine </w:t>
      </w:r>
      <w:r w:rsidR="006E1844">
        <w:lastRenderedPageBreak/>
        <w:t>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del w:id="184" w:author="Brian Stock" w:date="2020-08-31T18:44:00Z">
        <w:r w:rsidR="00A02FEC" w:rsidDel="009E777E">
          <w:delText xml:space="preserve"> b</w:delText>
        </w:r>
        <w:r w:rsidR="003C2776" w:rsidDel="009E777E">
          <w:delText>oth</w:delText>
        </w:r>
      </w:del>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ins w:id="185" w:author="Haikun Xu" w:date="2020-08-07T15:19:00Z">
        <w:r w:rsidR="00756AD7">
          <w:t xml:space="preserve"> in the assessment model</w:t>
        </w:r>
      </w:ins>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ins w:id="186" w:author="Brian Stock" w:date="2020-08-31T18:47:00Z">
        <w:r w:rsidR="00F41C7F">
          <w:t>deviations.</w:t>
        </w:r>
      </w:ins>
      <w:commentRangeStart w:id="187"/>
      <w:del w:id="188" w:author="Brian Stock" w:date="2020-08-31T18:47:00Z">
        <w:r w:rsidR="00A02FEC" w:rsidDel="00F41C7F">
          <w:delText>correlation</w:delText>
        </w:r>
        <w:commentRangeEnd w:id="187"/>
        <w:r w:rsidR="00E67145" w:rsidDel="00F41C7F">
          <w:rPr>
            <w:rStyle w:val="CommentReference"/>
            <w:rFonts w:eastAsiaTheme="minorEastAsia"/>
            <w:lang w:eastAsia="zh-CN"/>
          </w:rPr>
          <w:commentReference w:id="187"/>
        </w:r>
        <w:r w:rsidR="00A02FEC" w:rsidDel="00F41C7F">
          <w:delText>.</w:delText>
        </w:r>
      </w:del>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ins w:id="189" w:author="Brian Stock" w:date="2020-08-31T18:53:00Z">
        <w:r w:rsidR="00F41C7F">
          <w:t xml:space="preserve"> processes at age 2+ </w:t>
        </w:r>
      </w:ins>
      <w:ins w:id="190" w:author="Brian Stock" w:date="2020-08-31T18:54:00Z">
        <w:r w:rsidR="00F41C7F">
          <w:t xml:space="preserve">may be more important </w:t>
        </w:r>
      </w:ins>
      <w:del w:id="191" w:author="Brian Stock" w:date="2020-08-31T18:53:00Z">
        <w:r w:rsidR="00172EDA" w:rsidDel="00F41C7F">
          <w:delText xml:space="preserve"> adult survival is</w:delText>
        </w:r>
      </w:del>
      <w:del w:id="192" w:author="Brian Stock" w:date="2020-08-31T18:54:00Z">
        <w:r w:rsidR="00172EDA" w:rsidDel="00F41C7F">
          <w:delText xml:space="preserve"> </w:delText>
        </w:r>
        <w:r w:rsidR="00BB1244" w:rsidDel="00F41C7F">
          <w:delText xml:space="preserve">at least </w:delText>
        </w:r>
        <w:r w:rsidR="00172EDA" w:rsidDel="00F41C7F">
          <w:delText xml:space="preserve">as </w:delText>
        </w:r>
        <w:r w:rsidR="00941E66" w:rsidDel="00F41C7F">
          <w:delText>influential</w:delText>
        </w:r>
        <w:r w:rsidR="00172EDA" w:rsidDel="00F41C7F">
          <w:delText xml:space="preserve"> as </w:delText>
        </w:r>
      </w:del>
      <w:ins w:id="193" w:author="Brian Stock" w:date="2020-08-31T18:54:00Z">
        <w:r w:rsidR="00F41C7F">
          <w:t xml:space="preserve">than </w:t>
        </w:r>
      </w:ins>
      <w:r w:rsidR="00941E66">
        <w:t xml:space="preserve">recruitment </w:t>
      </w:r>
      <w:r w:rsidR="00BB1244">
        <w:t xml:space="preserve">variation </w:t>
      </w:r>
      <w:r w:rsidR="00941E66">
        <w:t>to the population dynamics of SNEMA yellowtail flounder.</w:t>
      </w:r>
    </w:p>
    <w:p w14:paraId="7EDEA377" w14:textId="19995AB9"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ins w:id="194" w:author="Brian Stock" w:date="2020-08-31T18:50:00Z">
        <w:r w:rsidR="00F41C7F">
          <w:t xml:space="preserve">in model years </w:t>
        </w:r>
      </w:ins>
      <w:r w:rsidR="007F6F3D">
        <w:t>as well as</w:t>
      </w:r>
      <w:r w:rsidR="0040254B">
        <w:t xml:space="preserve"> near-term </w:t>
      </w:r>
      <w:r w:rsidR="000F4329">
        <w:t xml:space="preserve">SSB </w:t>
      </w:r>
      <w:r>
        <w:t xml:space="preserve">predictions, </w:t>
      </w:r>
      <w:del w:id="195" w:author="Haikun Xu" w:date="2020-08-07T15:25:00Z">
        <w:r w:rsidR="00FE3B3F" w:rsidDel="00E67145">
          <w:delText xml:space="preserve">and </w:delText>
        </w:r>
      </w:del>
      <w:ins w:id="196" w:author="Haikun Xu" w:date="2020-08-07T15:25:00Z">
        <w:r w:rsidR="00E67145">
          <w:t>while</w:t>
        </w:r>
        <w:del w:id="197" w:author="Brian Stock" w:date="2020-08-31T18:50:00Z">
          <w:r w:rsidR="00E67145" w:rsidDel="00F41C7F">
            <w:delText xml:space="preserve"> </w:delText>
          </w:r>
        </w:del>
      </w:ins>
      <w:del w:id="198" w:author="Brian Stock" w:date="2020-08-31T18:50:00Z">
        <w:r w:rsidR="00FE3B3F" w:rsidDel="00F41C7F">
          <w:delText>that</w:delText>
        </w:r>
      </w:del>
      <w:r w:rsidR="00573299">
        <w:t xml:space="preserve"> </w:t>
      </w:r>
      <w:r w:rsidR="00FE3B3F">
        <w:t xml:space="preserve">including an effect of the CPI on </w:t>
      </w:r>
      <w:r w:rsidR="00B62D84">
        <w:t>recruitment</w:t>
      </w:r>
      <w:ins w:id="199" w:author="Brian Stock" w:date="2020-08-31T18:51:00Z">
        <w:r w:rsidR="00F41C7F">
          <w:t xml:space="preserve"> had less impact on</w:t>
        </w:r>
      </w:ins>
      <w:del w:id="200" w:author="Brian Stock" w:date="2020-08-31T18:51:00Z">
        <w:r w:rsidR="00FE3B3F" w:rsidDel="00F41C7F">
          <w:delText xml:space="preserve"> in models with survival and </w:delText>
        </w:r>
        <w:r w:rsidR="00FE3B3F" w:rsidRPr="00FE3B3F" w:rsidDel="00F41C7F">
          <w:rPr>
            <w:i/>
            <w:iCs/>
          </w:rPr>
          <w:delText>M</w:delText>
        </w:r>
        <w:r w:rsidR="00FE3B3F" w:rsidDel="00F41C7F">
          <w:delText xml:space="preserve"> deviations</w:delText>
        </w:r>
        <w:r w:rsidR="00B62D84" w:rsidDel="00F41C7F">
          <w:delText xml:space="preserve"> </w:delText>
        </w:r>
        <w:r w:rsidR="00573299" w:rsidDel="00F41C7F">
          <w:delText>negligibly impacted</w:delText>
        </w:r>
      </w:del>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ins w:id="201" w:author="Brian Stock" w:date="2020-08-31T18:55:00Z">
        <w:r w:rsidR="00F41C7F">
          <w:t xml:space="preserve">also </w:t>
        </w:r>
      </w:ins>
      <w:r w:rsidR="00DC1A90">
        <w:t>be</w:t>
      </w:r>
      <w:r w:rsidR="005425D7">
        <w:t xml:space="preserve"> </w:t>
      </w:r>
      <w:r w:rsidR="00163EEE">
        <w:t>sex-</w:t>
      </w:r>
      <w:ins w:id="202" w:author="Brian Stock" w:date="2020-08-31T18:55:00Z">
        <w:r w:rsidR="00F41C7F">
          <w:t xml:space="preserve"> or cohort-</w:t>
        </w:r>
      </w:ins>
      <w:r w:rsidR="00163EEE">
        <w:t>specific</w:t>
      </w:r>
      <w:r w:rsidR="00DC1A90">
        <w:t xml:space="preserve">. </w:t>
      </w:r>
      <w:r w:rsidR="00604172">
        <w:t>A 3D AR(1) process across year, age, and cohort could be appropriate</w:t>
      </w:r>
      <w:del w:id="203" w:author="Brian Stock" w:date="2020-08-31T18:56:00Z">
        <w:r w:rsidR="00604172" w:rsidDel="00F41C7F">
          <w:delText>,</w:delText>
        </w:r>
      </w:del>
      <w:r w:rsidR="00604172">
        <w:t xml:space="preserv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ins w:id="204" w:author="Brian Stock" w:date="2020-08-31T18:57:00Z">
        <w:r w:rsidR="0067267B">
          <w:t>described here</w:t>
        </w:r>
      </w:ins>
      <w:del w:id="205" w:author="Brian Stock" w:date="2020-08-31T18:57:00Z">
        <w:r w:rsidR="00DC1A90" w:rsidDel="0067267B">
          <w:delText>we introduce in this paper</w:delText>
        </w:r>
      </w:del>
      <w:r w:rsidR="00DC1A90">
        <w:t xml:space="preserve"> can </w:t>
      </w:r>
      <w:ins w:id="206" w:author="Brian Stock" w:date="2020-08-31T18:57:00Z">
        <w:r w:rsidR="0067267B">
          <w:t xml:space="preserve">also </w:t>
        </w:r>
      </w:ins>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ins w:id="207" w:author="Brian Stock" w:date="2020-08-31T18:58:00Z">
        <w:r w:rsidR="0067267B">
          <w:t xml:space="preserve">, </w:t>
        </w:r>
      </w:ins>
      <w:del w:id="208" w:author="Brian Stock" w:date="2020-08-31T18:58:00Z">
        <w:r w:rsidR="00073AF1" w:rsidDel="0067267B">
          <w:delText xml:space="preserve"> (</w:delText>
        </w:r>
      </w:del>
      <w:r w:rsidR="00073AF1">
        <w:t>e.g.</w:t>
      </w:r>
      <w:ins w:id="209" w:author="Brian Stock" w:date="2020-08-31T18:58:00Z">
        <w:r w:rsidR="0067267B">
          <w:t xml:space="preserve"> </w:t>
        </w:r>
      </w:ins>
      <w:del w:id="210" w:author="Brian Stock" w:date="2020-08-31T18:58:00Z">
        <w:r w:rsidR="00073AF1" w:rsidDel="0067267B">
          <w:delText xml:space="preserve">, </w:delText>
        </w:r>
      </w:del>
      <w:r w:rsidR="00073AF1">
        <w:t xml:space="preserve">selectivity </w:t>
      </w:r>
      <w:ins w:id="211" w:author="Brian Stock" w:date="2020-08-31T18:58:00Z">
        <w:r w:rsidR="0067267B">
          <w:t>as in Xu et al. (2019</w:t>
        </w:r>
      </w:ins>
      <w:del w:id="212" w:author="Brian Stock" w:date="2020-08-31T18:58:00Z">
        <w:r w:rsidR="00073AF1" w:rsidDel="0067267B">
          <w:delText>and growth</w:delText>
        </w:r>
      </w:del>
      <w:r w:rsidR="00073AF1">
        <w:rPr>
          <w:rFonts w:hint="eastAsia"/>
          <w:lang w:eastAsia="zh-CN"/>
        </w:rPr>
        <w:t>)</w:t>
      </w:r>
      <w:del w:id="213" w:author="Brian Stock" w:date="2020-08-31T18:58:00Z">
        <w:r w:rsidR="00073AF1" w:rsidDel="0067267B">
          <w:delText xml:space="preserve"> as w</w:delText>
        </w:r>
      </w:del>
      <w:del w:id="214" w:author="Brian Stock" w:date="2020-08-31T18:57:00Z">
        <w:r w:rsidR="00073AF1" w:rsidDel="0067267B">
          <w:delText>ell</w:delText>
        </w:r>
      </w:del>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w:t>
      </w:r>
      <w:r w:rsidR="00604172">
        <w:lastRenderedPageBreak/>
        <w:t xml:space="preserve">development of next-generation </w:t>
      </w:r>
      <w:r w:rsidR="00910F66">
        <w:t xml:space="preserve">stock </w:t>
      </w:r>
      <w:r w:rsidR="002F71CB">
        <w:t>assessment model</w:t>
      </w:r>
      <w:r w:rsidR="00604172">
        <w:t xml:space="preserve">s with mixed effects (Punt et al. 2020). Indeed, WHAM makes heavy use of 2D AR(1) random effects, currently allowing users to specify them on numbers-at-age, </w:t>
      </w:r>
      <w:r w:rsidR="00A24113" w:rsidRPr="00A24113">
        <w:rPr>
          <w:i/>
          <w:iCs/>
        </w:rPr>
        <w:t>M</w:t>
      </w:r>
      <w:r w:rsidR="00604172">
        <w:t>, and selectivity (Stock and Miller, this issue).</w:t>
      </w:r>
    </w:p>
    <w:p w14:paraId="3E321473" w14:textId="2019E516"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Mohn’s </w:t>
      </w:r>
      <m:oMath>
        <m:r>
          <w:rPr>
            <w:rFonts w:ascii="Cambria Math" w:hAnsi="Cambria Math"/>
          </w:rPr>
          <m:t>ρ</m:t>
        </m:r>
      </m:oMath>
      <w:r w:rsidR="00BE227A">
        <w:t xml:space="preserve"> (Tables </w:t>
      </w:r>
      <w:r w:rsidR="00874DD1">
        <w:t>1-2</w:t>
      </w:r>
      <w:r w:rsidR="00BE227A">
        <w:t>,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Mohn’s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 xml:space="preserve">more </w:t>
      </w:r>
      <w:ins w:id="215" w:author="Brian Stock" w:date="2020-08-31T19:00:00Z">
        <w:r w:rsidR="0067267B">
          <w:t>consistent</w:t>
        </w:r>
      </w:ins>
      <w:del w:id="216" w:author="Brian Stock" w:date="2020-08-31T19:00:00Z">
        <w:r w:rsidR="00647571" w:rsidDel="0067267B">
          <w:delText>reliabl</w:delText>
        </w:r>
        <w:r w:rsidR="005E6D51" w:rsidDel="0067267B">
          <w:delText>e</w:delText>
        </w:r>
      </w:del>
      <w:r w:rsidR="00647571">
        <w:t xml:space="preserve"> </w:t>
      </w:r>
      <w:r w:rsidR="005E6D51">
        <w:t>estimates</w:t>
      </w:r>
      <w:r w:rsidR="00647571">
        <w:t xml:space="preserve"> </w:t>
      </w:r>
      <w:r w:rsidR="005E6D51">
        <w:t xml:space="preserve">of </w:t>
      </w:r>
      <w:r w:rsidR="00EF0F2D">
        <w:t>stock and harvest status.</w:t>
      </w:r>
    </w:p>
    <w:p w14:paraId="2247624F" w14:textId="4E58CA0F"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ins w:id="217" w:author="Haikun Xu" w:date="2020-08-07T15:38:00Z">
        <w:r w:rsidR="007C3B7B">
          <w:t xml:space="preserve">by </w:t>
        </w:r>
      </w:ins>
      <w:r w:rsidR="00874DD1">
        <w:t>22</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ins w:id="218" w:author="Brian Stock" w:date="2020-08-31T19:01:00Z">
        <w:r w:rsidR="0067267B">
          <w:t xml:space="preserve">propagates non-zero survival </w:t>
        </w:r>
      </w:ins>
      <w:ins w:id="219" w:author="Brian Stock" w:date="2020-08-31T19:02:00Z">
        <w:r w:rsidR="0067267B">
          <w:t>or M deviations into</w:t>
        </w:r>
      </w:ins>
      <w:del w:id="220" w:author="Brian Stock" w:date="2020-08-31T19:02:00Z">
        <w:r w:rsidR="001A0BB6" w:rsidDel="0067267B">
          <w:delText>affects</w:delText>
        </w:r>
      </w:del>
      <w:r w:rsidR="001A0BB6">
        <w:t xml:space="preserve"> short-term projections,</w:t>
      </w:r>
      <w:ins w:id="221" w:author="Brian Stock" w:date="2020-08-31T19:02:00Z">
        <w:r w:rsidR="0067267B">
          <w:t xml:space="preserve"> </w:t>
        </w:r>
      </w:ins>
      <w:del w:id="222" w:author="Brian Stock" w:date="2020-08-31T19:02:00Z">
        <w:r w:rsidR="001A0BB6" w:rsidDel="0067267B">
          <w:delText xml:space="preserve"> </w:delText>
        </w:r>
      </w:del>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w:t>
      </w:r>
      <w:r w:rsidR="00D058E4">
        <w:lastRenderedPageBreak/>
        <w:t xml:space="preserve">counterintuitive result is that the older ages contribute more to SSB than younger ages, and the </w:t>
      </w:r>
      <w:r w:rsidR="001E3FA3">
        <w:t>cumulative effect of consecutive years with 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w:t>
      </w:r>
      <w:r w:rsidR="00874DD1">
        <w:t xml:space="preserve">the </w:t>
      </w:r>
      <w:r w:rsidR="00AE5FDB">
        <w:t xml:space="preserve">model with </w:t>
      </w:r>
      <w:r w:rsidR="00AE5FDB" w:rsidRPr="001D6560">
        <w:t>2D AR(1)</w:t>
      </w:r>
      <w:r w:rsidR="00AE5FDB">
        <w:t xml:space="preserve"> survival deviations </w:t>
      </w:r>
      <w:r w:rsidR="00874DD1">
        <w:t xml:space="preserve">(NAA-5) </w:t>
      </w:r>
      <w:r w:rsidR="00AE5FDB">
        <w:t xml:space="preserve">had lower AIC, while </w:t>
      </w:r>
      <w:r w:rsidR="00874DD1">
        <w:t xml:space="preserve">the </w:t>
      </w:r>
      <w:r w:rsidR="00AE5FDB">
        <w:t xml:space="preserve">model with </w:t>
      </w:r>
      <w:r w:rsidR="00AE5FDB" w:rsidRPr="001D6560">
        <w:t>2D AR(1)</w:t>
      </w:r>
      <w:r w:rsidR="00AE5FDB">
        <w:t xml:space="preserve"> </w:t>
      </w:r>
      <w:r w:rsidR="00AE5FDB" w:rsidRPr="00AE5FDB">
        <w:rPr>
          <w:i/>
          <w:iCs/>
        </w:rPr>
        <w:t>M</w:t>
      </w:r>
      <w:r w:rsidR="00AE5FDB">
        <w:t xml:space="preserve"> deviations </w:t>
      </w:r>
      <w:r w:rsidR="00874DD1">
        <w:t xml:space="preserve">(M-4) </w:t>
      </w:r>
      <w:r w:rsidR="00AE5FDB">
        <w:t xml:space="preserve">had lower Mohn’s </w:t>
      </w:r>
      <m:oMath>
        <m:r>
          <w:rPr>
            <w:rFonts w:ascii="Cambria Math" w:hAnsi="Cambria Math"/>
          </w:rPr>
          <m:t>ρ</m:t>
        </m:r>
      </m:oMath>
      <w:r w:rsidR="00AE5FDB">
        <w:t xml:space="preserve">. </w:t>
      </w:r>
      <w:r w:rsidR="00874DD1">
        <w:t xml:space="preserve">However, both models estimated similar </w:t>
      </w:r>
      <w:r w:rsidR="00D05D2A">
        <w:t xml:space="preserve">impacts to </w:t>
      </w:r>
      <w:r w:rsidR="00874DD1">
        <w:t>SSB projections: increased uncertainty in all projection years and increased mean SSB in 2019-2020.</w:t>
      </w:r>
      <w:r w:rsidR="00D05D2A">
        <w:t xml:space="preserve"> Taking an ensemble, or model averaging, approach is one sensible path forward, especially since allowing correlated time- and age-variation in survival </w:t>
      </w:r>
      <w:r w:rsidR="00FF3441">
        <w:t xml:space="preserve">versus </w:t>
      </w:r>
      <w:r w:rsidR="00FF3441" w:rsidRPr="00FF3441">
        <w:rPr>
          <w:i/>
          <w:iCs/>
        </w:rPr>
        <w:t>M</w:t>
      </w:r>
      <w:r w:rsidR="00FF3441">
        <w:t xml:space="preserve"> makes similar biological assumptions and </w:t>
      </w:r>
      <w:r w:rsidR="00D05D2A">
        <w:t xml:space="preserve">affected </w:t>
      </w:r>
      <w:r w:rsidR="00FF3441">
        <w:t>estimates of SSB and F in the same direction (Table 5; Figs. 2 and 7).</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0482DD83"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del w:id="223" w:author="Brian Stock" w:date="2020-08-31T19:06:00Z">
        <w:r w:rsidDel="00905018">
          <w:rPr>
            <w:rFonts w:eastAsiaTheme="minorEastAsia"/>
          </w:rPr>
          <w:delText>the process error</w:delText>
        </w:r>
      </w:del>
      <w:ins w:id="224" w:author="Brian Stock" w:date="2020-08-31T19:06:00Z">
        <w:r w:rsidR="00905018">
          <w:rPr>
            <w:rFonts w:eastAsiaTheme="minorEastAsia"/>
          </w:rPr>
          <w:t>variation</w:t>
        </w:r>
      </w:ins>
      <w:r>
        <w:rPr>
          <w:rFonts w:eastAsiaTheme="minorEastAsia"/>
        </w:rPr>
        <w:t xml:space="preserve"> in biological processes and is typically used to calculate BRPs.</w:t>
      </w:r>
    </w:p>
    <w:p w14:paraId="6AAE0F22" w14:textId="2D03AE2F"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ins w:id="225" w:author="Brian Stock" w:date="2020-08-31T19:07:00Z">
        <w:r w:rsidR="00905018">
          <w:rPr>
            <w:rFonts w:eastAsiaTheme="minorEastAsia"/>
          </w:rPr>
          <w:t>BRPs can vary across time and be calculated annually based upon the survival deviation estimated for each year</w:t>
        </w:r>
      </w:ins>
      <w:ins w:id="226" w:author="Brian Stock" w:date="2020-08-31T19:08:00Z">
        <w:r w:rsidR="00905018">
          <w:rPr>
            <w:rFonts w:eastAsiaTheme="minorEastAsia"/>
          </w:rPr>
          <w:t>.</w:t>
        </w:r>
      </w:ins>
      <w:del w:id="227" w:author="Brian Stock" w:date="2020-08-31T19:26:00Z">
        <w:r w:rsidR="0078246A" w:rsidDel="005A00C6">
          <w:rPr>
            <w:rFonts w:eastAsiaTheme="minorEastAsia"/>
          </w:rPr>
          <w:delText xml:space="preserve">Regime shifts in recruitment have been shown to trigger rebuilding rules that target </w:delText>
        </w:r>
      </w:del>
      <w:del w:id="228" w:author="Brian Stock" w:date="2020-08-31T19:28:00Z">
        <w:r w:rsidR="0078246A" w:rsidDel="0003267E">
          <w:rPr>
            <w:rFonts w:eastAsiaTheme="minorEastAsia"/>
          </w:rPr>
          <w:delText xml:space="preserve">biomass levels that are essentially impossible under new recruitment dynamics </w:delText>
        </w:r>
        <w:r w:rsidR="007129F8" w:rsidDel="0003267E">
          <w:rPr>
            <w:rFonts w:eastAsiaTheme="minorEastAsia"/>
          </w:rPr>
          <w:fldChar w:fldCharType="begin"/>
        </w:r>
        <w:r w:rsidR="007129F8" w:rsidDel="0003267E">
          <w:rPr>
            <w:rFonts w:eastAsiaTheme="minorEastAsia"/>
          </w:rPr>
          <w:del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delInstrText>
        </w:r>
        <w:r w:rsidR="007129F8" w:rsidDel="0003267E">
          <w:rPr>
            <w:rFonts w:eastAsiaTheme="minorEastAsia"/>
          </w:rPr>
          <w:fldChar w:fldCharType="separate"/>
        </w:r>
        <w:r w:rsidR="007129F8" w:rsidDel="0003267E">
          <w:rPr>
            <w:rFonts w:eastAsiaTheme="minorEastAsia"/>
            <w:noProof/>
          </w:rPr>
          <w:delText>(Szuwalski et al. 2015)</w:delText>
        </w:r>
        <w:r w:rsidR="007129F8" w:rsidDel="0003267E">
          <w:rPr>
            <w:rFonts w:eastAsiaTheme="minorEastAsia"/>
          </w:rPr>
          <w:fldChar w:fldCharType="end"/>
        </w:r>
        <w:r w:rsidR="007129F8" w:rsidDel="0003267E">
          <w:rPr>
            <w:rFonts w:eastAsiaTheme="minorEastAsia"/>
          </w:rPr>
          <w:delText>.</w:delText>
        </w:r>
      </w:del>
      <w:del w:id="229" w:author="Brian Stock" w:date="2020-08-31T19:08:00Z">
        <w:r w:rsidR="007129F8" w:rsidDel="00905018">
          <w:rPr>
            <w:rFonts w:eastAsiaTheme="minorEastAsia"/>
          </w:rPr>
          <w:delText xml:space="preserve"> Therefore</w:delText>
        </w:r>
      </w:del>
      <w:del w:id="230" w:author="Brian Stock" w:date="2020-08-31T19:07:00Z">
        <w:r w:rsidR="007129F8" w:rsidDel="00905018">
          <w:rPr>
            <w:rFonts w:eastAsiaTheme="minorEastAsia"/>
          </w:rPr>
          <w:delText xml:space="preserve">, BRPs can </w:delText>
        </w:r>
        <w:r w:rsidR="00D42BF6" w:rsidDel="00905018">
          <w:rPr>
            <w:rFonts w:eastAsiaTheme="minorEastAsia"/>
          </w:rPr>
          <w:delText xml:space="preserve">vary across time and </w:delText>
        </w:r>
        <w:r w:rsidR="007129F8" w:rsidDel="00905018">
          <w:rPr>
            <w:rFonts w:eastAsiaTheme="minorEastAsia"/>
          </w:rPr>
          <w:delText xml:space="preserve">be calculated annually based upon the </w:delText>
        </w:r>
        <w:r w:rsidR="000E2B01" w:rsidDel="00905018">
          <w:rPr>
            <w:rFonts w:eastAsiaTheme="minorEastAsia"/>
          </w:rPr>
          <w:delText>survival deviation estimated for each year</w:delText>
        </w:r>
      </w:del>
      <w:del w:id="231" w:author="Brian Stock" w:date="2020-08-31T19:08:00Z">
        <w:r w:rsidR="007B76DA" w:rsidDel="00905018">
          <w:rPr>
            <w:rFonts w:eastAsiaTheme="minorEastAsia"/>
          </w:rPr>
          <w:delText>.</w:delText>
        </w:r>
      </w:del>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4493E067"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ins w:id="232" w:author="Haikun Xu" w:date="2020-08-07T15:44:00Z">
        <w:r w:rsidR="007B2EFB">
          <w:t>-</w:t>
        </w:r>
      </w:ins>
      <w:del w:id="233" w:author="Haikun Xu" w:date="2020-08-07T15:44:00Z">
        <w:r w:rsidR="006D50E6" w:rsidDel="007B2EFB">
          <w:delText xml:space="preserve"> </w:delText>
        </w:r>
      </w:del>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4CD38B1D"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most complex model, NAA-M-CPI-</w:t>
      </w:r>
      <w:r w:rsidR="001F17A7">
        <w:rPr>
          <w:lang w:eastAsia="zh-CN"/>
        </w:rPr>
        <w:t>2</w:t>
      </w:r>
      <w:r w:rsidR="0038372E">
        <w:rPr>
          <w:lang w:eastAsia="zh-CN"/>
        </w:rPr>
        <w:t xml:space="preserve"> (Table </w:t>
      </w:r>
      <w:r w:rsidR="001F17A7">
        <w:rPr>
          <w:lang w:eastAsia="zh-CN"/>
        </w:rPr>
        <w:t>5</w:t>
      </w:r>
      <w:r w:rsidR="0038372E">
        <w:rPr>
          <w:lang w:eastAsia="zh-CN"/>
        </w:rPr>
        <w:t xml:space="preserve">).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w:t>
      </w:r>
      <w:r w:rsidR="001F17A7">
        <w:rPr>
          <w:lang w:eastAsia="zh-CN"/>
        </w:rPr>
        <w:t>5</w:t>
      </w:r>
      <w:r w:rsidR="00FC3C50">
        <w:rPr>
          <w:lang w:eastAsia="zh-CN"/>
        </w:rPr>
        <w:t>)</w:t>
      </w:r>
      <w:r w:rsidR="00F46A02">
        <w:rPr>
          <w:lang w:eastAsia="zh-CN"/>
        </w:rPr>
        <w:t xml:space="preserve">. </w:t>
      </w:r>
      <w:r w:rsidR="00D25C94">
        <w:rPr>
          <w:lang w:eastAsia="zh-CN"/>
        </w:rPr>
        <w:t>Therefore, w</w:t>
      </w:r>
      <w:r w:rsidR="00F46A02">
        <w:rPr>
          <w:lang w:eastAsia="zh-CN"/>
        </w:rPr>
        <w:t xml:space="preserve">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w:t>
      </w:r>
      <w:r w:rsidR="00247A0C">
        <w:rPr>
          <w:lang w:eastAsia="zh-CN"/>
        </w:rPr>
        <w:t xml:space="preserve">computation speed </w:t>
      </w:r>
      <w:r w:rsidR="00247A0C">
        <w:rPr>
          <w:lang w:eastAsia="zh-CN"/>
        </w:rPr>
        <w:t xml:space="preserve">is </w:t>
      </w:r>
      <w:r w:rsidR="00247A0C" w:rsidRPr="0040254B">
        <w:t xml:space="preserve">unlikely to be a </w:t>
      </w:r>
      <w:bookmarkStart w:id="234" w:name="OLE_LINK5"/>
      <w:bookmarkStart w:id="235" w:name="OLE_LINK6"/>
      <w:r w:rsidR="00247A0C" w:rsidRPr="0040254B">
        <w:t>hurdle</w:t>
      </w:r>
      <w:bookmarkEnd w:id="234"/>
      <w:bookmarkEnd w:id="235"/>
      <w:r w:rsidR="00247A0C" w:rsidRPr="0040254B">
        <w:t xml:space="preserve"> </w:t>
      </w:r>
      <w:r w:rsidR="00247A0C">
        <w:t xml:space="preserve">to </w:t>
      </w:r>
      <w:r w:rsidR="00FC3C50">
        <w:rPr>
          <w:lang w:eastAsia="zh-CN"/>
        </w:rPr>
        <w:t>incorporating additional complexity into stock assessments via random effects in TMB</w:t>
      </w:r>
      <w:bookmarkStart w:id="236" w:name="OLE_LINK49"/>
      <w:bookmarkStart w:id="237" w:name="OLE_LINK50"/>
      <w:r w:rsidR="00CC772F">
        <w:t>.</w:t>
      </w:r>
      <w:bookmarkStart w:id="238" w:name="_Toc465598054"/>
      <w:bookmarkEnd w:id="236"/>
      <w:bookmarkEnd w:id="237"/>
      <w:r w:rsidR="005E7CE8">
        <w:br w:type="page"/>
      </w:r>
      <w:bookmarkStart w:id="239" w:name="OLE_LINK1"/>
      <w:bookmarkStart w:id="240" w:name="OLE_LINK2"/>
      <w:bookmarkEnd w:id="238"/>
    </w:p>
    <w:p w14:paraId="769849C2" w14:textId="77777777" w:rsidR="004753A9" w:rsidRPr="004C096C" w:rsidRDefault="004753A9" w:rsidP="004753A9">
      <w:pPr>
        <w:pStyle w:val="Heading1"/>
        <w:rPr>
          <w:b w:val="0"/>
        </w:rPr>
      </w:pPr>
      <w:bookmarkStart w:id="241" w:name="table-1.-naa-only-models-where-only-naa-"/>
      <w:r w:rsidRPr="004C096C">
        <w:rPr>
          <w:rFonts w:hint="eastAsia"/>
        </w:rPr>
        <w:lastRenderedPageBreak/>
        <w:t>Refer</w:t>
      </w:r>
      <w:r w:rsidRPr="004C096C">
        <w:t>ences</w:t>
      </w:r>
    </w:p>
    <w:p w14:paraId="4EED52CD" w14:textId="1B6D8BB6" w:rsidR="003402DE" w:rsidRPr="0003267E" w:rsidRDefault="003402DE" w:rsidP="004753A9">
      <w:pPr>
        <w:ind w:left="720" w:hanging="720"/>
        <w:rPr>
          <w:rFonts w:ascii="Times New Roman" w:hAnsi="Times New Roman" w:cs="Times New Roman"/>
        </w:rPr>
      </w:pPr>
      <w:r w:rsidRPr="0003267E">
        <w:rPr>
          <w:rFonts w:ascii="Times New Roman" w:hAnsi="Times New Roman" w:cs="Times New Roman"/>
        </w:rPr>
        <w:t>Aeberhard, W. H., Mills Flemming, J., and Nielsen, A. 2018. Review of State-Space Models for Fisheries Science. Annual Review of Statistics and Its Application</w:t>
      </w:r>
      <w:del w:id="242"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Akaike, H. 1973. Information theory and an extension of the maximum likelihood principle. In Proceedings of the Second International Symposium on Information Theory, ed. B. N. Petrov and F. Csaki, 267–281. Budapest: Akademiai Kiado. Reprinted in Breakthroughs in Statistics, ed. S. Kotz, 610–624. New York: Springer (1992).</w:t>
      </w:r>
    </w:p>
    <w:p w14:paraId="1183C558" w14:textId="754C7C2D"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Aldrin, M., Tvete, I. F., Aanes, S., and Subbey, S. 2020. The specification of the data model part in the SAM model matters. Fisheries Research</w:t>
      </w:r>
      <w:del w:id="243"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229: 105585.</w:t>
      </w:r>
    </w:p>
    <w:p w14:paraId="4B5290C9" w14:textId="772189ED"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Change w:id="244" w:author="Brian Stock" w:date="2020-08-31T19:35:00Z">
            <w:rPr>
              <w:rFonts w:ascii="Times New Roman" w:hAnsi="Times New Roman" w:cs="Times New Roman"/>
            </w:rPr>
          </w:rPrChange>
        </w:rPr>
        <w:fldChar w:fldCharType="begin"/>
      </w:r>
      <w:r w:rsidRPr="0003267E">
        <w:rPr>
          <w:rFonts w:ascii="Times New Roman" w:hAnsi="Times New Roman" w:cs="Times New Roman"/>
        </w:rPr>
        <w:instrText xml:space="preserve"> ADDIN EN.REFLIST </w:instrText>
      </w:r>
      <w:r w:rsidRPr="0003267E">
        <w:rPr>
          <w:rFonts w:ascii="Times New Roman" w:hAnsi="Times New Roman" w:cs="Times New Roman"/>
          <w:rPrChange w:id="245" w:author="Brian Stock" w:date="2020-08-31T19:35:00Z">
            <w:rPr>
              <w:rFonts w:ascii="Times New Roman" w:hAnsi="Times New Roman" w:cs="Times New Roman"/>
            </w:rPr>
          </w:rPrChange>
        </w:rPr>
        <w:fldChar w:fldCharType="separate"/>
      </w:r>
      <w:r w:rsidRPr="0003267E">
        <w:rPr>
          <w:rFonts w:ascii="Times New Roman" w:hAnsi="Times New Roman" w:cs="Times New Roman"/>
        </w:rPr>
        <w:t>Atchison, J.</w:t>
      </w:r>
      <w:del w:id="246" w:author="Brian Stock" w:date="2020-08-31T19:35:00Z">
        <w:r w:rsidRPr="0003267E" w:rsidDel="0003267E">
          <w:rPr>
            <w:rFonts w:ascii="Times New Roman" w:hAnsi="Times New Roman" w:cs="Times New Roman"/>
          </w:rPr>
          <w:delText>;</w:delText>
        </w:r>
      </w:del>
      <w:ins w:id="247"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48"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hen, S.M. </w:t>
      </w:r>
      <w:ins w:id="249" w:author="Brian Stock" w:date="2020-08-31T15:23:00Z">
        <w:r w:rsidR="00B26BC1" w:rsidRPr="0003267E">
          <w:rPr>
            <w:rFonts w:ascii="Times New Roman" w:hAnsi="Times New Roman" w:cs="Times New Roman"/>
          </w:rPr>
          <w:t xml:space="preserve">1980. </w:t>
        </w:r>
      </w:ins>
      <w:r w:rsidRPr="0003267E">
        <w:rPr>
          <w:rFonts w:ascii="Times New Roman" w:hAnsi="Times New Roman" w:cs="Times New Roman"/>
        </w:rPr>
        <w:t>Logistic-normal distributions: Some properties and uses. Biometrika. 67:</w:t>
      </w:r>
      <w:ins w:id="250" w:author="Brian Stock" w:date="2020-08-31T19:33:00Z">
        <w:r w:rsidR="0003267E" w:rsidRPr="0003267E">
          <w:rPr>
            <w:rFonts w:ascii="Times New Roman" w:hAnsi="Times New Roman" w:cs="Times New Roman"/>
          </w:rPr>
          <w:t xml:space="preserve"> </w:t>
        </w:r>
      </w:ins>
      <w:r w:rsidRPr="0003267E">
        <w:rPr>
          <w:rFonts w:ascii="Times New Roman" w:hAnsi="Times New Roman" w:cs="Times New Roman"/>
        </w:rPr>
        <w:t>261-272</w:t>
      </w:r>
      <w:ins w:id="251" w:author="Brian Stock" w:date="2020-08-31T15:23:00Z">
        <w:r w:rsidR="00B26BC1" w:rsidRPr="0003267E">
          <w:rPr>
            <w:rFonts w:ascii="Times New Roman" w:hAnsi="Times New Roman" w:cs="Times New Roman"/>
          </w:rPr>
          <w:t>.</w:t>
        </w:r>
      </w:ins>
      <w:del w:id="252" w:author="Brian Stock" w:date="2020-08-31T15:23:00Z">
        <w:r w:rsidRPr="0003267E" w:rsidDel="00B26BC1">
          <w:rPr>
            <w:rFonts w:ascii="Times New Roman" w:hAnsi="Times New Roman" w:cs="Times New Roman"/>
          </w:rPr>
          <w:delText>; 1980</w:delText>
        </w:r>
      </w:del>
    </w:p>
    <w:p w14:paraId="2CE53AAC" w14:textId="09308CBB" w:rsidR="0003267E" w:rsidRPr="0003267E" w:rsidRDefault="004753A9" w:rsidP="004753A9">
      <w:pPr>
        <w:ind w:left="720" w:hanging="720"/>
        <w:rPr>
          <w:rFonts w:ascii="Times New Roman" w:hAnsi="Times New Roman" w:cs="Times New Roman"/>
        </w:rPr>
      </w:pPr>
      <w:del w:id="253" w:author="Brian Stock" w:date="2020-08-31T19:33:00Z">
        <w:r w:rsidRPr="0003267E" w:rsidDel="0003267E">
          <w:rPr>
            <w:rFonts w:ascii="Times New Roman" w:hAnsi="Times New Roman" w:cs="Times New Roman"/>
          </w:rPr>
          <w:delText>Berg, C.W.; Nielsen, A. Accounting for correlated observations in an age-based state-space stock assessment model. ICES Journal of Marine Science</w:delText>
        </w:r>
      </w:del>
      <w:del w:id="254" w:author="Brian Stock" w:date="2020-08-31T15:23:00Z">
        <w:r w:rsidRPr="0003267E" w:rsidDel="00B26BC1">
          <w:rPr>
            <w:rFonts w:ascii="Times New Roman" w:hAnsi="Times New Roman" w:cs="Times New Roman"/>
          </w:rPr>
          <w:delText>: Journal du Conseil:fsw046; 2016</w:delText>
        </w:r>
      </w:del>
      <w:ins w:id="255" w:author="Brian Stock" w:date="2020-08-31T19:33:00Z">
        <w:r w:rsidR="0003267E" w:rsidRPr="0003267E">
          <w:rPr>
            <w:rFonts w:ascii="Times New Roman" w:hAnsi="Times New Roman" w:cs="Times New Roman"/>
          </w:rPr>
          <w:t>Berg, C. W., and Nielsen, A. 2016. Accounting for correlated observations in an age-based state-space stock assessment model. ICES Journal of Marine Science 73: 1788–1797.</w:t>
        </w:r>
      </w:ins>
    </w:p>
    <w:p w14:paraId="2E02866C" w14:textId="77777777"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w:t>
      </w:r>
      <w:del w:id="256"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3: 935–950.</w:t>
      </w:r>
      <w:del w:id="257" w:author="Brian Stock" w:date="2020-08-31T15:22:00Z">
        <w:r w:rsidRPr="0003267E" w:rsidDel="00B26BC1">
          <w:rPr>
            <w:rFonts w:ascii="Times New Roman" w:hAnsi="Times New Roman" w:cs="Times New Roman"/>
          </w:rPr>
          <w:delText xml:space="preserve"> </w:delText>
        </w:r>
      </w:del>
    </w:p>
    <w:p w14:paraId="632FEC6B" w14:textId="2C6B1A2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ins w:id="258" w:author="Brian Stock" w:date="2020-08-31T19:33:00Z">
        <w:r w:rsidR="0003267E" w:rsidRPr="0003267E">
          <w:rPr>
            <w:rFonts w:ascii="Times New Roman" w:hAnsi="Times New Roman" w:cs="Times New Roman"/>
          </w:rPr>
          <w:t>, a</w:t>
        </w:r>
      </w:ins>
      <w:ins w:id="259" w:author="Brian Stock" w:date="2020-08-31T19:34:00Z">
        <w:r w:rsidR="0003267E" w:rsidRPr="0003267E">
          <w:rPr>
            <w:rFonts w:ascii="Times New Roman" w:hAnsi="Times New Roman" w:cs="Times New Roman"/>
          </w:rPr>
          <w:t xml:space="preserve">nd </w:t>
        </w:r>
      </w:ins>
      <w:del w:id="260" w:author="Brian Stock" w:date="2020-08-31T19:33: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Anderson, D.R. </w:t>
      </w:r>
      <w:ins w:id="261" w:author="Brian Stock" w:date="2020-08-31T15:22:00Z">
        <w:r w:rsidR="00B26BC1" w:rsidRPr="0003267E">
          <w:rPr>
            <w:rFonts w:ascii="Times New Roman" w:hAnsi="Times New Roman" w:cs="Times New Roman"/>
          </w:rPr>
          <w:t xml:space="preserve">2002. </w:t>
        </w:r>
      </w:ins>
      <w:r w:rsidRPr="0003267E">
        <w:rPr>
          <w:rFonts w:ascii="Times New Roman" w:hAnsi="Times New Roman" w:cs="Times New Roman"/>
        </w:rPr>
        <w:t>Model selection and multimodel inference: a practical information-theoretic approach: Springer Science &amp; Business Media</w:t>
      </w:r>
      <w:ins w:id="262" w:author="Brian Stock" w:date="2020-08-31T15:22:00Z">
        <w:r w:rsidR="00B26BC1" w:rsidRPr="0003267E">
          <w:rPr>
            <w:rFonts w:ascii="Times New Roman" w:hAnsi="Times New Roman" w:cs="Times New Roman"/>
          </w:rPr>
          <w:t>.</w:t>
        </w:r>
      </w:ins>
      <w:del w:id="263" w:author="Brian Stock" w:date="2020-08-31T15:22:00Z">
        <w:r w:rsidRPr="0003267E" w:rsidDel="00B26BC1">
          <w:rPr>
            <w:rFonts w:ascii="Times New Roman" w:hAnsi="Times New Roman" w:cs="Times New Roman"/>
          </w:rPr>
          <w:delText>; 2002</w:delText>
        </w:r>
      </w:del>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6C6AE9BA"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ins w:id="264" w:author="Brian Stock" w:date="2020-08-31T15:20:00Z">
        <w:r w:rsidR="00B26BC1" w:rsidRPr="0003267E">
          <w:rPr>
            <w:rFonts w:ascii="Times New Roman" w:hAnsi="Times New Roman" w:cs="Times New Roman"/>
          </w:rPr>
          <w:t xml:space="preserve">2003. </w:t>
        </w:r>
      </w:ins>
      <w:r w:rsidRPr="0003267E">
        <w:rPr>
          <w:rFonts w:ascii="Times New Roman" w:hAnsi="Times New Roman" w:cs="Times New Roman"/>
        </w:rPr>
        <w:t>Stock structure of yellowtail flounder off the northeastern United States.</w:t>
      </w:r>
      <w:ins w:id="265" w:author="Brian Stock" w:date="2020-08-31T15:22:00Z">
        <w:r w:rsidR="00B26BC1" w:rsidRPr="0003267E">
          <w:rPr>
            <w:rFonts w:ascii="Times New Roman" w:hAnsi="Times New Roman" w:cs="Times New Roman"/>
          </w:rPr>
          <w:t xml:space="preserve"> Dissertations and Master's Theses (Campus Access). Paper AAI3103697.</w:t>
        </w:r>
      </w:ins>
      <w:del w:id="266" w:author="Brian Stock" w:date="2020-08-31T15:20:00Z">
        <w:r w:rsidRPr="0003267E" w:rsidDel="00B26BC1">
          <w:rPr>
            <w:rFonts w:ascii="Times New Roman" w:hAnsi="Times New Roman" w:cs="Times New Roman"/>
          </w:rPr>
          <w:delText xml:space="preserve"> 2003</w:delText>
        </w:r>
      </w:del>
    </w:p>
    <w:p w14:paraId="085AF512" w14:textId="18E340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ins w:id="267" w:author="Brian Stock" w:date="2020-08-31T19:34:00Z">
        <w:r w:rsidR="0003267E" w:rsidRPr="0003267E">
          <w:rPr>
            <w:rFonts w:ascii="Times New Roman" w:hAnsi="Times New Roman" w:cs="Times New Roman"/>
          </w:rPr>
          <w:t xml:space="preserve">, and </w:t>
        </w:r>
      </w:ins>
      <w:del w:id="268" w:author="Brian Stock" w:date="2020-08-31T19:34: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Schueller, A.M. </w:t>
      </w:r>
      <w:ins w:id="269" w:author="Brian Stock" w:date="2020-08-31T15:20:00Z">
        <w:r w:rsidR="00B26BC1" w:rsidRPr="0003267E">
          <w:rPr>
            <w:rFonts w:ascii="Times New Roman" w:hAnsi="Times New Roman" w:cs="Times New Roman"/>
          </w:rPr>
          <w:t xml:space="preserve">2013. </w:t>
        </w:r>
      </w:ins>
      <w:r w:rsidRPr="0003267E">
        <w:rPr>
          <w:rFonts w:ascii="Times New Roman" w:hAnsi="Times New Roman" w:cs="Times New Roman"/>
        </w:rPr>
        <w:t>Performance of stock assessments with misspecified age-and time-varying natural mortality. Fisheries Research. 146:27-40</w:t>
      </w:r>
      <w:ins w:id="270" w:author="Brian Stock" w:date="2020-08-31T15:20:00Z">
        <w:r w:rsidR="00B26BC1" w:rsidRPr="0003267E">
          <w:rPr>
            <w:rFonts w:ascii="Times New Roman" w:hAnsi="Times New Roman" w:cs="Times New Roman"/>
          </w:rPr>
          <w:t>.</w:t>
        </w:r>
      </w:ins>
      <w:del w:id="271" w:author="Brian Stock" w:date="2020-08-31T15:20:00Z">
        <w:r w:rsidRPr="0003267E" w:rsidDel="00B26BC1">
          <w:rPr>
            <w:rFonts w:ascii="Times New Roman" w:hAnsi="Times New Roman" w:cs="Times New Roman"/>
          </w:rPr>
          <w:delText>; 2013</w:delText>
        </w:r>
      </w:del>
    </w:p>
    <w:p w14:paraId="24786CF0" w14:textId="2B2BA1D5"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del w:id="272" w:author="Brian Stock" w:date="2020-08-31T19:35:00Z">
        <w:r w:rsidRPr="0003267E" w:rsidDel="0003267E">
          <w:rPr>
            <w:rFonts w:ascii="Times New Roman" w:hAnsi="Times New Roman" w:cs="Times New Roman"/>
          </w:rPr>
          <w:delText>;</w:delText>
        </w:r>
      </w:del>
      <w:ins w:id="273" w:author="Brian Stock" w:date="2020-08-31T19:35:00Z">
        <w:r w:rsidR="0003267E">
          <w:rPr>
            <w:rFonts w:ascii="Times New Roman" w:hAnsi="Times New Roman" w:cs="Times New Roman"/>
          </w:rPr>
          <w:t>,</w:t>
        </w:r>
      </w:ins>
      <w:r w:rsidRPr="0003267E">
        <w:rPr>
          <w:rFonts w:ascii="Times New Roman" w:hAnsi="Times New Roman" w:cs="Times New Roman"/>
        </w:rPr>
        <w:t xml:space="preserve"> Skaug, H.J.</w:t>
      </w:r>
      <w:del w:id="274" w:author="Brian Stock" w:date="2020-08-31T19:35:00Z">
        <w:r w:rsidRPr="0003267E" w:rsidDel="0003267E">
          <w:rPr>
            <w:rFonts w:ascii="Times New Roman" w:hAnsi="Times New Roman" w:cs="Times New Roman"/>
          </w:rPr>
          <w:delText>;</w:delText>
        </w:r>
      </w:del>
      <w:ins w:id="275" w:author="Brian Stock" w:date="2020-08-31T19:35:00Z">
        <w:r w:rsidR="0003267E">
          <w:rPr>
            <w:rFonts w:ascii="Times New Roman" w:hAnsi="Times New Roman" w:cs="Times New Roman"/>
          </w:rPr>
          <w:t>,</w:t>
        </w:r>
      </w:ins>
      <w:r w:rsidRPr="0003267E">
        <w:rPr>
          <w:rFonts w:ascii="Times New Roman" w:hAnsi="Times New Roman" w:cs="Times New Roman"/>
        </w:rPr>
        <w:t xml:space="preserve"> Ancheta, J.</w:t>
      </w:r>
      <w:del w:id="276" w:author="Brian Stock" w:date="2020-08-31T19:35:00Z">
        <w:r w:rsidRPr="0003267E" w:rsidDel="0003267E">
          <w:rPr>
            <w:rFonts w:ascii="Times New Roman" w:hAnsi="Times New Roman" w:cs="Times New Roman"/>
          </w:rPr>
          <w:delText>;</w:delText>
        </w:r>
      </w:del>
      <w:ins w:id="277" w:author="Brian Stock" w:date="2020-08-31T19:35:00Z">
        <w:r w:rsidR="0003267E">
          <w:rPr>
            <w:rFonts w:ascii="Times New Roman" w:hAnsi="Times New Roman" w:cs="Times New Roman"/>
          </w:rPr>
          <w:t>,</w:t>
        </w:r>
      </w:ins>
      <w:r w:rsidRPr="0003267E">
        <w:rPr>
          <w:rFonts w:ascii="Times New Roman" w:hAnsi="Times New Roman" w:cs="Times New Roman"/>
        </w:rPr>
        <w:t xml:space="preserve"> Ianelli, J.</w:t>
      </w:r>
      <w:del w:id="278" w:author="Brian Stock" w:date="2020-08-31T19:35:00Z">
        <w:r w:rsidRPr="0003267E" w:rsidDel="0003267E">
          <w:rPr>
            <w:rFonts w:ascii="Times New Roman" w:hAnsi="Times New Roman" w:cs="Times New Roman"/>
          </w:rPr>
          <w:delText>;</w:delText>
        </w:r>
      </w:del>
      <w:ins w:id="279" w:author="Brian Stock" w:date="2020-08-31T19:35:00Z">
        <w:r w:rsidR="0003267E">
          <w:rPr>
            <w:rFonts w:ascii="Times New Roman" w:hAnsi="Times New Roman" w:cs="Times New Roman"/>
          </w:rPr>
          <w:t>,</w:t>
        </w:r>
      </w:ins>
      <w:r w:rsidRPr="0003267E">
        <w:rPr>
          <w:rFonts w:ascii="Times New Roman" w:hAnsi="Times New Roman" w:cs="Times New Roman"/>
        </w:rPr>
        <w:t xml:space="preserve"> Magnusson, A.</w:t>
      </w:r>
      <w:del w:id="280" w:author="Brian Stock" w:date="2020-08-31T19:35:00Z">
        <w:r w:rsidRPr="0003267E" w:rsidDel="0003267E">
          <w:rPr>
            <w:rFonts w:ascii="Times New Roman" w:hAnsi="Times New Roman" w:cs="Times New Roman"/>
          </w:rPr>
          <w:delText>;</w:delText>
        </w:r>
      </w:del>
      <w:ins w:id="281" w:author="Brian Stock" w:date="2020-08-31T19:35:00Z">
        <w:r w:rsidR="0003267E">
          <w:rPr>
            <w:rFonts w:ascii="Times New Roman" w:hAnsi="Times New Roman" w:cs="Times New Roman"/>
          </w:rPr>
          <w:t>,</w:t>
        </w:r>
      </w:ins>
      <w:r w:rsidRPr="0003267E">
        <w:rPr>
          <w:rFonts w:ascii="Times New Roman" w:hAnsi="Times New Roman" w:cs="Times New Roman"/>
        </w:rPr>
        <w:t xml:space="preserve"> Maunder, M.N.</w:t>
      </w:r>
      <w:del w:id="282" w:author="Brian Stock" w:date="2020-08-31T19:35:00Z">
        <w:r w:rsidRPr="0003267E" w:rsidDel="0003267E">
          <w:rPr>
            <w:rFonts w:ascii="Times New Roman" w:hAnsi="Times New Roman" w:cs="Times New Roman"/>
          </w:rPr>
          <w:delText>;</w:delText>
        </w:r>
      </w:del>
      <w:ins w:id="283" w:author="Brian Stock" w:date="2020-08-31T19:35:00Z">
        <w:r w:rsidR="0003267E">
          <w:rPr>
            <w:rFonts w:ascii="Times New Roman" w:hAnsi="Times New Roman" w:cs="Times New Roman"/>
          </w:rPr>
          <w:t>,</w:t>
        </w:r>
      </w:ins>
      <w:r w:rsidRPr="0003267E">
        <w:rPr>
          <w:rFonts w:ascii="Times New Roman" w:hAnsi="Times New Roman" w:cs="Times New Roman"/>
        </w:rPr>
        <w:t xml:space="preserve"> Nielsen, A.</w:t>
      </w:r>
      <w:del w:id="284" w:author="Brian Stock" w:date="2020-08-31T19:35:00Z">
        <w:r w:rsidRPr="0003267E" w:rsidDel="0003267E">
          <w:rPr>
            <w:rFonts w:ascii="Times New Roman" w:hAnsi="Times New Roman" w:cs="Times New Roman"/>
          </w:rPr>
          <w:delText>;</w:delText>
        </w:r>
      </w:del>
      <w:ins w:id="28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86"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ibert, J. </w:t>
      </w:r>
      <w:ins w:id="287"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AD Model Builder: using automatic differentiation for statistical inference of highly parameterized complex nonlinear models. Optimization Methods and Software. 27:</w:t>
      </w:r>
      <w:ins w:id="288" w:author="Brian Stock" w:date="2020-08-31T19:36:00Z">
        <w:r w:rsidR="0003267E">
          <w:rPr>
            <w:rFonts w:ascii="Times New Roman" w:hAnsi="Times New Roman" w:cs="Times New Roman"/>
          </w:rPr>
          <w:t xml:space="preserve"> </w:t>
        </w:r>
      </w:ins>
      <w:r w:rsidRPr="0003267E">
        <w:rPr>
          <w:rFonts w:ascii="Times New Roman" w:hAnsi="Times New Roman" w:cs="Times New Roman"/>
        </w:rPr>
        <w:t>233-249</w:t>
      </w:r>
      <w:ins w:id="289" w:author="Brian Stock" w:date="2020-08-31T15:20:00Z">
        <w:r w:rsidR="00B26BC1" w:rsidRPr="0003267E">
          <w:rPr>
            <w:rFonts w:ascii="Times New Roman" w:hAnsi="Times New Roman" w:cs="Times New Roman"/>
          </w:rPr>
          <w:t>.</w:t>
        </w:r>
      </w:ins>
      <w:del w:id="290" w:author="Brian Stock" w:date="2020-08-31T15:20:00Z">
        <w:r w:rsidRPr="0003267E" w:rsidDel="00B26BC1">
          <w:rPr>
            <w:rFonts w:ascii="Times New Roman" w:hAnsi="Times New Roman" w:cs="Times New Roman"/>
          </w:rPr>
          <w:delText>; 2012</w:delText>
        </w:r>
      </w:del>
    </w:p>
    <w:p w14:paraId="3AF7EBE9" w14:textId="6857706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del w:id="291" w:author="Brian Stock" w:date="2020-08-31T19:35:00Z">
        <w:r w:rsidRPr="0003267E" w:rsidDel="0003267E">
          <w:rPr>
            <w:rFonts w:ascii="Times New Roman" w:hAnsi="Times New Roman" w:cs="Times New Roman"/>
          </w:rPr>
          <w:delText>;</w:delText>
        </w:r>
      </w:del>
      <w:ins w:id="292"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293" w:author="Brian Stock" w:date="2020-08-31T19:35:00Z">
        <w:r w:rsidRPr="0003267E" w:rsidDel="0003267E">
          <w:rPr>
            <w:rFonts w:ascii="Times New Roman" w:hAnsi="Times New Roman" w:cs="Times New Roman"/>
          </w:rPr>
          <w:delText>;</w:delText>
        </w:r>
      </w:del>
      <w:ins w:id="294"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95"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Cadrin, S.X. </w:t>
      </w:r>
      <w:ins w:id="296" w:author="Brian Stock" w:date="2020-08-31T15:20:00Z">
        <w:r w:rsidR="00B26BC1" w:rsidRPr="0003267E">
          <w:rPr>
            <w:rFonts w:ascii="Times New Roman" w:hAnsi="Times New Roman" w:cs="Times New Roman"/>
          </w:rPr>
          <w:t xml:space="preserve">2015. </w:t>
        </w:r>
      </w:ins>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w:t>
      </w:r>
      <w:del w:id="297" w:author="Brian Stock" w:date="2020-08-31T19:36:00Z">
        <w:r w:rsidRPr="0003267E" w:rsidDel="0003267E">
          <w:rPr>
            <w:rFonts w:ascii="Times New Roman" w:hAnsi="Times New Roman" w:cs="Times New Roman"/>
          </w:rPr>
          <w:delText>: Journal du Conseil.</w:delText>
        </w:r>
      </w:del>
      <w:r w:rsidRPr="0003267E">
        <w:rPr>
          <w:rFonts w:ascii="Times New Roman" w:hAnsi="Times New Roman" w:cs="Times New Roman"/>
        </w:rPr>
        <w:t xml:space="preserve"> 72:</w:t>
      </w:r>
      <w:ins w:id="298" w:author="Brian Stock" w:date="2020-08-31T19:36:00Z">
        <w:r w:rsidR="0003267E">
          <w:rPr>
            <w:rFonts w:ascii="Times New Roman" w:hAnsi="Times New Roman" w:cs="Times New Roman"/>
          </w:rPr>
          <w:t xml:space="preserve"> </w:t>
        </w:r>
      </w:ins>
      <w:r w:rsidRPr="0003267E">
        <w:rPr>
          <w:rFonts w:ascii="Times New Roman" w:hAnsi="Times New Roman" w:cs="Times New Roman"/>
        </w:rPr>
        <w:t>164-177</w:t>
      </w:r>
      <w:ins w:id="299" w:author="Brian Stock" w:date="2020-08-31T15:20:00Z">
        <w:r w:rsidR="00B26BC1" w:rsidRPr="0003267E">
          <w:rPr>
            <w:rFonts w:ascii="Times New Roman" w:hAnsi="Times New Roman" w:cs="Times New Roman"/>
          </w:rPr>
          <w:t>.</w:t>
        </w:r>
      </w:ins>
      <w:del w:id="300" w:author="Brian Stock" w:date="2020-08-31T15:20:00Z">
        <w:r w:rsidRPr="0003267E" w:rsidDel="00B26BC1">
          <w:rPr>
            <w:rFonts w:ascii="Times New Roman" w:hAnsi="Times New Roman" w:cs="Times New Roman"/>
          </w:rPr>
          <w:delText>; 2015</w:delText>
        </w:r>
      </w:del>
    </w:p>
    <w:p w14:paraId="54221060" w14:textId="2D7F16D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del w:id="301" w:author="Brian Stock" w:date="2020-08-31T19:35:00Z">
        <w:r w:rsidRPr="0003267E" w:rsidDel="0003267E">
          <w:rPr>
            <w:rFonts w:ascii="Times New Roman" w:hAnsi="Times New Roman" w:cs="Times New Roman"/>
          </w:rPr>
          <w:delText>;</w:delText>
        </w:r>
      </w:del>
      <w:ins w:id="30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03"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Gunnlaugsson, T. </w:t>
      </w:r>
      <w:ins w:id="304"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Selection and estimation of sequential catch-at-age models. Canadian Journal of Fisheries and Aquatic Sciences</w:t>
      </w:r>
      <w:del w:id="305" w:author="Brian Stock" w:date="2020-08-31T19:37:00Z">
        <w:r w:rsidRPr="0003267E" w:rsidDel="00FC4FBA">
          <w:rPr>
            <w:rFonts w:ascii="Times New Roman" w:hAnsi="Times New Roman" w:cs="Times New Roman"/>
          </w:rPr>
          <w:delText>.</w:delText>
        </w:r>
      </w:del>
      <w:r w:rsidRPr="0003267E">
        <w:rPr>
          <w:rFonts w:ascii="Times New Roman" w:hAnsi="Times New Roman" w:cs="Times New Roman"/>
        </w:rPr>
        <w:t xml:space="preserve"> 69:</w:t>
      </w:r>
      <w:ins w:id="306" w:author="Brian Stock" w:date="2020-08-31T19:37:00Z">
        <w:r w:rsidR="00FC4FBA">
          <w:rPr>
            <w:rFonts w:ascii="Times New Roman" w:hAnsi="Times New Roman" w:cs="Times New Roman"/>
          </w:rPr>
          <w:t xml:space="preserve"> </w:t>
        </w:r>
      </w:ins>
      <w:r w:rsidRPr="0003267E">
        <w:rPr>
          <w:rFonts w:ascii="Times New Roman" w:hAnsi="Times New Roman" w:cs="Times New Roman"/>
        </w:rPr>
        <w:t>1760-1772</w:t>
      </w:r>
      <w:ins w:id="307" w:author="Brian Stock" w:date="2020-08-31T15:20:00Z">
        <w:r w:rsidR="00B26BC1" w:rsidRPr="0003267E">
          <w:rPr>
            <w:rFonts w:ascii="Times New Roman" w:hAnsi="Times New Roman" w:cs="Times New Roman"/>
          </w:rPr>
          <w:t>.</w:t>
        </w:r>
      </w:ins>
      <w:del w:id="308" w:author="Brian Stock" w:date="2020-08-31T15:20:00Z">
        <w:r w:rsidRPr="0003267E" w:rsidDel="00B26BC1">
          <w:rPr>
            <w:rFonts w:ascii="Times New Roman" w:hAnsi="Times New Roman" w:cs="Times New Roman"/>
          </w:rPr>
          <w:delText>; 2012</w:delText>
        </w:r>
      </w:del>
    </w:p>
    <w:p w14:paraId="39DB1EB3" w14:textId="3ED742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del w:id="309" w:author="Brian Stock" w:date="2020-08-31T19:35:00Z">
        <w:r w:rsidRPr="0003267E" w:rsidDel="0003267E">
          <w:rPr>
            <w:rFonts w:ascii="Times New Roman" w:hAnsi="Times New Roman" w:cs="Times New Roman"/>
          </w:rPr>
          <w:delText>;</w:delText>
        </w:r>
      </w:del>
      <w:ins w:id="310" w:author="Brian Stock" w:date="2020-08-31T19:35:00Z">
        <w:r w:rsidR="0003267E">
          <w:rPr>
            <w:rFonts w:ascii="Times New Roman" w:hAnsi="Times New Roman" w:cs="Times New Roman"/>
          </w:rPr>
          <w:t>,</w:t>
        </w:r>
      </w:ins>
      <w:r w:rsidRPr="0003267E">
        <w:rPr>
          <w:rFonts w:ascii="Times New Roman" w:hAnsi="Times New Roman" w:cs="Times New Roman"/>
        </w:rPr>
        <w:t xml:space="preserve"> Szuwalski, C.S.</w:t>
      </w:r>
      <w:del w:id="311" w:author="Brian Stock" w:date="2020-08-31T19:35:00Z">
        <w:r w:rsidRPr="0003267E" w:rsidDel="0003267E">
          <w:rPr>
            <w:rFonts w:ascii="Times New Roman" w:hAnsi="Times New Roman" w:cs="Times New Roman"/>
          </w:rPr>
          <w:delText>;</w:delText>
        </w:r>
      </w:del>
      <w:ins w:id="312" w:author="Brian Stock" w:date="2020-08-31T19:35:00Z">
        <w:r w:rsidR="0003267E">
          <w:rPr>
            <w:rFonts w:ascii="Times New Roman" w:hAnsi="Times New Roman" w:cs="Times New Roman"/>
          </w:rPr>
          <w:t>,</w:t>
        </w:r>
      </w:ins>
      <w:r w:rsidRPr="0003267E">
        <w:rPr>
          <w:rFonts w:ascii="Times New Roman" w:hAnsi="Times New Roman" w:cs="Times New Roman"/>
        </w:rPr>
        <w:t xml:space="preserve"> Valero, J.L.</w:t>
      </w:r>
      <w:del w:id="313" w:author="Brian Stock" w:date="2020-08-31T19:35:00Z">
        <w:r w:rsidRPr="0003267E" w:rsidDel="0003267E">
          <w:rPr>
            <w:rFonts w:ascii="Times New Roman" w:hAnsi="Times New Roman" w:cs="Times New Roman"/>
          </w:rPr>
          <w:delText>;</w:delText>
        </w:r>
      </w:del>
      <w:ins w:id="314"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15" w:author="Brian Stock" w:date="2020-08-31T19:35:00Z">
        <w:r w:rsidRPr="0003267E" w:rsidDel="0003267E">
          <w:rPr>
            <w:rFonts w:ascii="Times New Roman" w:hAnsi="Times New Roman" w:cs="Times New Roman"/>
          </w:rPr>
          <w:delText>;</w:delText>
        </w:r>
      </w:del>
      <w:ins w:id="316"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17" w:author="Brian Stock" w:date="2020-08-31T19:35:00Z">
        <w:r w:rsidRPr="0003267E" w:rsidDel="0003267E">
          <w:rPr>
            <w:rFonts w:ascii="Times New Roman" w:hAnsi="Times New Roman" w:cs="Times New Roman"/>
          </w:rPr>
          <w:delText>;</w:delText>
        </w:r>
      </w:del>
      <w:ins w:id="318" w:author="Brian Stock" w:date="2020-08-31T19:35:00Z">
        <w:r w:rsidR="0003267E">
          <w:rPr>
            <w:rFonts w:ascii="Times New Roman" w:hAnsi="Times New Roman" w:cs="Times New Roman"/>
          </w:rPr>
          <w:t>,</w:t>
        </w:r>
      </w:ins>
      <w:r w:rsidRPr="0003267E">
        <w:rPr>
          <w:rFonts w:ascii="Times New Roman" w:hAnsi="Times New Roman" w:cs="Times New Roman"/>
        </w:rPr>
        <w:t xml:space="preserve"> Johnson, K.F.</w:t>
      </w:r>
      <w:del w:id="319" w:author="Brian Stock" w:date="2020-08-31T19:35:00Z">
        <w:r w:rsidRPr="0003267E" w:rsidDel="0003267E">
          <w:rPr>
            <w:rFonts w:ascii="Times New Roman" w:hAnsi="Times New Roman" w:cs="Times New Roman"/>
          </w:rPr>
          <w:delText>;</w:delText>
        </w:r>
      </w:del>
      <w:ins w:id="320"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w:t>
      </w:r>
      <w:del w:id="321" w:author="Brian Stock" w:date="2020-08-31T19:35:00Z">
        <w:r w:rsidRPr="0003267E" w:rsidDel="0003267E">
          <w:rPr>
            <w:rFonts w:ascii="Times New Roman" w:hAnsi="Times New Roman" w:cs="Times New Roman"/>
          </w:rPr>
          <w:delText>;</w:delText>
        </w:r>
      </w:del>
      <w:ins w:id="322"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23" w:author="Brian Stock" w:date="2020-08-31T19:35:00Z">
        <w:r w:rsidRPr="0003267E" w:rsidDel="0003267E">
          <w:rPr>
            <w:rFonts w:ascii="Times New Roman" w:hAnsi="Times New Roman" w:cs="Times New Roman"/>
          </w:rPr>
          <w:delText>;</w:delText>
        </w:r>
      </w:del>
      <w:ins w:id="324"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25" w:author="Brian Stock" w:date="2020-08-31T19:35:00Z">
        <w:r w:rsidRPr="0003267E" w:rsidDel="0003267E">
          <w:rPr>
            <w:rFonts w:ascii="Times New Roman" w:hAnsi="Times New Roman" w:cs="Times New Roman"/>
          </w:rPr>
          <w:delText>;</w:delText>
        </w:r>
      </w:del>
      <w:ins w:id="32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27" w:author="Brian Stock" w:date="2020-08-31T19:37:00Z">
        <w:r w:rsidR="00FC4FBA">
          <w:rPr>
            <w:rFonts w:ascii="Times New Roman" w:hAnsi="Times New Roman" w:cs="Times New Roman"/>
          </w:rPr>
          <w:t xml:space="preserve">and </w:t>
        </w:r>
      </w:ins>
      <w:r w:rsidRPr="0003267E">
        <w:rPr>
          <w:rFonts w:ascii="Times New Roman" w:hAnsi="Times New Roman" w:cs="Times New Roman"/>
        </w:rPr>
        <w:t xml:space="preserve">Muradian, M.L. </w:t>
      </w:r>
      <w:ins w:id="328" w:author="Brian Stock" w:date="2020-08-31T15:20:00Z">
        <w:r w:rsidR="00B26BC1" w:rsidRPr="0003267E">
          <w:rPr>
            <w:rFonts w:ascii="Times New Roman" w:hAnsi="Times New Roman" w:cs="Times New Roman"/>
          </w:rPr>
          <w:t xml:space="preserve">2014. </w:t>
        </w:r>
      </w:ins>
      <w:r w:rsidRPr="0003267E">
        <w:rPr>
          <w:rFonts w:ascii="Times New Roman" w:hAnsi="Times New Roman" w:cs="Times New Roman"/>
        </w:rPr>
        <w:t>Looking in the rear-view mirror: bias and retrospective patterns in integrated, age-structured stock assessment models. ICES Journal of Marine Science</w:t>
      </w:r>
      <w:ins w:id="329" w:author="Brian Stock" w:date="2020-08-31T19:37:00Z">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ins>
      <w:del w:id="330" w:author="Brian Stock" w:date="2020-08-31T19:37:00Z">
        <w:r w:rsidRPr="0003267E" w:rsidDel="00FC4FBA">
          <w:rPr>
            <w:rFonts w:ascii="Times New Roman" w:hAnsi="Times New Roman" w:cs="Times New Roman"/>
          </w:rPr>
          <w:delText>: Journal du Conseil:fsu198</w:delText>
        </w:r>
      </w:del>
      <w:del w:id="331" w:author="Brian Stock" w:date="2020-08-31T15:19:00Z">
        <w:r w:rsidRPr="0003267E" w:rsidDel="00B26BC1">
          <w:rPr>
            <w:rFonts w:ascii="Times New Roman" w:hAnsi="Times New Roman" w:cs="Times New Roman"/>
          </w:rPr>
          <w:delText>; 2014</w:delText>
        </w:r>
      </w:del>
      <w:ins w:id="332" w:author="Brian Stock" w:date="2020-08-31T19:37:00Z">
        <w:r w:rsidR="00FC4FBA">
          <w:rPr>
            <w:rFonts w:ascii="Times New Roman" w:hAnsi="Times New Roman" w:cs="Times New Roman"/>
          </w:rPr>
          <w:t>.</w:t>
        </w:r>
      </w:ins>
    </w:p>
    <w:p w14:paraId="26357B1E" w14:textId="34DFCBB9"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33" w:author="Brian Stock" w:date="2020-08-31T19:35:00Z">
        <w:r w:rsidRPr="0003267E" w:rsidDel="0003267E">
          <w:rPr>
            <w:rFonts w:ascii="Times New Roman" w:hAnsi="Times New Roman" w:cs="Times New Roman"/>
          </w:rPr>
          <w:delText>;</w:delText>
        </w:r>
      </w:del>
      <w:ins w:id="334" w:author="Brian Stock" w:date="2020-08-31T19:35:00Z">
        <w:r w:rsidR="0003267E">
          <w:rPr>
            <w:rFonts w:ascii="Times New Roman" w:hAnsi="Times New Roman" w:cs="Times New Roman"/>
          </w:rPr>
          <w:t>,</w:t>
        </w:r>
      </w:ins>
      <w:r w:rsidRPr="0003267E">
        <w:rPr>
          <w:rFonts w:ascii="Times New Roman" w:hAnsi="Times New Roman" w:cs="Times New Roman"/>
        </w:rPr>
        <w:t xml:space="preserve"> Councill, E.</w:t>
      </w:r>
      <w:del w:id="335" w:author="Brian Stock" w:date="2020-08-31T19:35:00Z">
        <w:r w:rsidRPr="0003267E" w:rsidDel="0003267E">
          <w:rPr>
            <w:rFonts w:ascii="Times New Roman" w:hAnsi="Times New Roman" w:cs="Times New Roman"/>
          </w:rPr>
          <w:delText>;</w:delText>
        </w:r>
      </w:del>
      <w:ins w:id="336" w:author="Brian Stock" w:date="2020-08-31T19:35:00Z">
        <w:r w:rsidR="0003267E">
          <w:rPr>
            <w:rFonts w:ascii="Times New Roman" w:hAnsi="Times New Roman" w:cs="Times New Roman"/>
          </w:rPr>
          <w:t>,</w:t>
        </w:r>
      </w:ins>
      <w:r w:rsidRPr="0003267E">
        <w:rPr>
          <w:rFonts w:ascii="Times New Roman" w:hAnsi="Times New Roman" w:cs="Times New Roman"/>
        </w:rPr>
        <w:t xml:space="preserve"> Thorson, J.T.</w:t>
      </w:r>
      <w:del w:id="337" w:author="Brian Stock" w:date="2020-08-31T19:35:00Z">
        <w:r w:rsidRPr="0003267E" w:rsidDel="0003267E">
          <w:rPr>
            <w:rFonts w:ascii="Times New Roman" w:hAnsi="Times New Roman" w:cs="Times New Roman"/>
          </w:rPr>
          <w:delText>;</w:delText>
        </w:r>
      </w:del>
      <w:ins w:id="338" w:author="Brian Stock" w:date="2020-08-31T19:35:00Z">
        <w:r w:rsidR="0003267E">
          <w:rPr>
            <w:rFonts w:ascii="Times New Roman" w:hAnsi="Times New Roman" w:cs="Times New Roman"/>
          </w:rPr>
          <w:t>,</w:t>
        </w:r>
      </w:ins>
      <w:r w:rsidRPr="0003267E">
        <w:rPr>
          <w:rFonts w:ascii="Times New Roman" w:hAnsi="Times New Roman" w:cs="Times New Roman"/>
        </w:rPr>
        <w:t xml:space="preserve"> Brooks, E.</w:t>
      </w:r>
      <w:del w:id="339" w:author="Brian Stock" w:date="2020-08-31T19:35:00Z">
        <w:r w:rsidRPr="0003267E" w:rsidDel="0003267E">
          <w:rPr>
            <w:rFonts w:ascii="Times New Roman" w:hAnsi="Times New Roman" w:cs="Times New Roman"/>
          </w:rPr>
          <w:delText>;</w:delText>
        </w:r>
      </w:del>
      <w:ins w:id="340" w:author="Brian Stock" w:date="2020-08-31T19:35:00Z">
        <w:r w:rsidR="0003267E">
          <w:rPr>
            <w:rFonts w:ascii="Times New Roman" w:hAnsi="Times New Roman" w:cs="Times New Roman"/>
          </w:rPr>
          <w:t>,</w:t>
        </w:r>
      </w:ins>
      <w:r w:rsidRPr="0003267E">
        <w:rPr>
          <w:rFonts w:ascii="Times New Roman" w:hAnsi="Times New Roman" w:cs="Times New Roman"/>
        </w:rPr>
        <w:t xml:space="preserve"> Methot, R.D.</w:t>
      </w:r>
      <w:del w:id="341" w:author="Brian Stock" w:date="2020-08-31T19:35:00Z">
        <w:r w:rsidRPr="0003267E" w:rsidDel="0003267E">
          <w:rPr>
            <w:rFonts w:ascii="Times New Roman" w:hAnsi="Times New Roman" w:cs="Times New Roman"/>
          </w:rPr>
          <w:delText>;</w:delText>
        </w:r>
      </w:del>
      <w:ins w:id="34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43"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Punt, A.E. </w:t>
      </w:r>
      <w:ins w:id="344" w:author="Brian Stock" w:date="2020-08-31T15:19:00Z">
        <w:r w:rsidR="00B26BC1" w:rsidRPr="0003267E">
          <w:rPr>
            <w:rFonts w:ascii="Times New Roman" w:hAnsi="Times New Roman" w:cs="Times New Roman"/>
          </w:rPr>
          <w:t xml:space="preserve">2016. </w:t>
        </w:r>
      </w:ins>
      <w:r w:rsidRPr="0003267E">
        <w:rPr>
          <w:rFonts w:ascii="Times New Roman" w:hAnsi="Times New Roman" w:cs="Times New Roman"/>
        </w:rPr>
        <w:t>Can autocorrelated recruitment be estimated using integrated assessment models and how does it affect population forecasts? Fisheries Research</w:t>
      </w:r>
      <w:del w:id="345"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183:222-232</w:t>
      </w:r>
      <w:ins w:id="346" w:author="Brian Stock" w:date="2020-08-31T15:19:00Z">
        <w:r w:rsidR="00B26BC1" w:rsidRPr="0003267E">
          <w:rPr>
            <w:rFonts w:ascii="Times New Roman" w:hAnsi="Times New Roman" w:cs="Times New Roman"/>
          </w:rPr>
          <w:t>.</w:t>
        </w:r>
      </w:ins>
      <w:del w:id="347" w:author="Brian Stock" w:date="2020-08-31T15:19:00Z">
        <w:r w:rsidRPr="0003267E" w:rsidDel="00B26BC1">
          <w:rPr>
            <w:rFonts w:ascii="Times New Roman" w:hAnsi="Times New Roman" w:cs="Times New Roman"/>
          </w:rPr>
          <w:delText>; 2016</w:delText>
        </w:r>
      </w:del>
    </w:p>
    <w:p w14:paraId="6CC0E950" w14:textId="7279415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48" w:author="Brian Stock" w:date="2020-08-31T19:35:00Z">
        <w:r w:rsidRPr="0003267E" w:rsidDel="0003267E">
          <w:rPr>
            <w:rFonts w:ascii="Times New Roman" w:hAnsi="Times New Roman" w:cs="Times New Roman"/>
          </w:rPr>
          <w:delText>;</w:delText>
        </w:r>
      </w:del>
      <w:ins w:id="349"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50" w:author="Brian Stock" w:date="2020-08-31T19:35:00Z">
        <w:r w:rsidRPr="0003267E" w:rsidDel="0003267E">
          <w:rPr>
            <w:rFonts w:ascii="Times New Roman" w:hAnsi="Times New Roman" w:cs="Times New Roman"/>
          </w:rPr>
          <w:delText>;</w:delText>
        </w:r>
      </w:del>
      <w:ins w:id="351"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52" w:author="Brian Stock" w:date="2020-08-31T19:35:00Z">
        <w:r w:rsidRPr="0003267E" w:rsidDel="0003267E">
          <w:rPr>
            <w:rFonts w:ascii="Times New Roman" w:hAnsi="Times New Roman" w:cs="Times New Roman"/>
          </w:rPr>
          <w:delText>;</w:delText>
        </w:r>
      </w:del>
      <w:ins w:id="353" w:author="Brian Stock" w:date="2020-08-31T19:35:00Z">
        <w:r w:rsidR="0003267E">
          <w:rPr>
            <w:rFonts w:ascii="Times New Roman" w:hAnsi="Times New Roman" w:cs="Times New Roman"/>
          </w:rPr>
          <w:t>,</w:t>
        </w:r>
      </w:ins>
      <w:r w:rsidRPr="0003267E">
        <w:rPr>
          <w:rFonts w:ascii="Times New Roman" w:hAnsi="Times New Roman" w:cs="Times New Roman"/>
        </w:rPr>
        <w:t xml:space="preserve"> Vert-pre, K.A.</w:t>
      </w:r>
      <w:del w:id="354" w:author="Brian Stock" w:date="2020-08-31T19:35:00Z">
        <w:r w:rsidRPr="0003267E" w:rsidDel="0003267E">
          <w:rPr>
            <w:rFonts w:ascii="Times New Roman" w:hAnsi="Times New Roman" w:cs="Times New Roman"/>
          </w:rPr>
          <w:delText>;</w:delText>
        </w:r>
      </w:del>
      <w:ins w:id="355"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56" w:author="Brian Stock" w:date="2020-08-31T19:35:00Z">
        <w:r w:rsidRPr="0003267E" w:rsidDel="0003267E">
          <w:rPr>
            <w:rFonts w:ascii="Times New Roman" w:hAnsi="Times New Roman" w:cs="Times New Roman"/>
          </w:rPr>
          <w:delText>;</w:delText>
        </w:r>
      </w:del>
      <w:ins w:id="357"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58" w:author="Brian Stock" w:date="2020-08-31T19:35:00Z">
        <w:r w:rsidRPr="0003267E" w:rsidDel="0003267E">
          <w:rPr>
            <w:rFonts w:ascii="Times New Roman" w:hAnsi="Times New Roman" w:cs="Times New Roman"/>
          </w:rPr>
          <w:delText>;</w:delText>
        </w:r>
      </w:del>
      <w:ins w:id="359" w:author="Brian Stock" w:date="2020-08-31T19:35:00Z">
        <w:r w:rsidR="0003267E">
          <w:rPr>
            <w:rFonts w:ascii="Times New Roman" w:hAnsi="Times New Roman" w:cs="Times New Roman"/>
          </w:rPr>
          <w:t>,</w:t>
        </w:r>
      </w:ins>
      <w:r w:rsidRPr="0003267E">
        <w:rPr>
          <w:rFonts w:ascii="Times New Roman" w:hAnsi="Times New Roman" w:cs="Times New Roman"/>
        </w:rPr>
        <w:t xml:space="preserve"> Hurtado-Ferro, F.</w:t>
      </w:r>
      <w:del w:id="360" w:author="Brian Stock" w:date="2020-08-31T19:35:00Z">
        <w:r w:rsidRPr="0003267E" w:rsidDel="0003267E">
          <w:rPr>
            <w:rFonts w:ascii="Times New Roman" w:hAnsi="Times New Roman" w:cs="Times New Roman"/>
          </w:rPr>
          <w:delText>;</w:delText>
        </w:r>
      </w:del>
      <w:ins w:id="361"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R.</w:t>
      </w:r>
      <w:del w:id="362" w:author="Brian Stock" w:date="2020-08-31T19:35:00Z">
        <w:r w:rsidRPr="0003267E" w:rsidDel="0003267E">
          <w:rPr>
            <w:rFonts w:ascii="Times New Roman" w:hAnsi="Times New Roman" w:cs="Times New Roman"/>
          </w:rPr>
          <w:delText>;</w:delText>
        </w:r>
      </w:del>
      <w:ins w:id="363" w:author="Brian Stock" w:date="2020-08-31T19:35:00Z">
        <w:r w:rsidR="0003267E">
          <w:rPr>
            <w:rFonts w:ascii="Times New Roman" w:hAnsi="Times New Roman" w:cs="Times New Roman"/>
          </w:rPr>
          <w:t>,</w:t>
        </w:r>
      </w:ins>
      <w:r w:rsidRPr="0003267E">
        <w:rPr>
          <w:rFonts w:ascii="Times New Roman" w:hAnsi="Times New Roman" w:cs="Times New Roman"/>
        </w:rPr>
        <w:t xml:space="preserve"> Muradian, M.L.</w:t>
      </w:r>
      <w:del w:id="364" w:author="Brian Stock" w:date="2020-08-31T19:35:00Z">
        <w:r w:rsidRPr="0003267E" w:rsidDel="0003267E">
          <w:rPr>
            <w:rFonts w:ascii="Times New Roman" w:hAnsi="Times New Roman" w:cs="Times New Roman"/>
          </w:rPr>
          <w:delText>;</w:delText>
        </w:r>
      </w:del>
      <w:ins w:id="36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66"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Ono, K. </w:t>
      </w:r>
      <w:ins w:id="367" w:author="Brian Stock" w:date="2020-08-31T15:19:00Z">
        <w:r w:rsidR="00B26BC1" w:rsidRPr="0003267E">
          <w:rPr>
            <w:rFonts w:ascii="Times New Roman" w:hAnsi="Times New Roman" w:cs="Times New Roman"/>
          </w:rPr>
          <w:t xml:space="preserve">2015. </w:t>
        </w:r>
      </w:ins>
      <w:r w:rsidRPr="0003267E">
        <w:rPr>
          <w:rFonts w:ascii="Times New Roman" w:hAnsi="Times New Roman" w:cs="Times New Roman"/>
        </w:rPr>
        <w:t>Time-varying natural mortality in fisheries stock assessment models: identifying a default approach. ICES Journal of Marine Science</w:t>
      </w:r>
      <w:ins w:id="368" w:author="Brian Stock" w:date="2020-08-31T19:38:00Z">
        <w:r w:rsidR="00FC4FBA">
          <w:rPr>
            <w:rFonts w:ascii="Times New Roman" w:hAnsi="Times New Roman" w:cs="Times New Roman"/>
          </w:rPr>
          <w:t xml:space="preserve"> </w:t>
        </w:r>
      </w:ins>
      <w:del w:id="369" w:author="Brian Stock" w:date="2020-08-31T19:38:00Z">
        <w:r w:rsidRPr="0003267E" w:rsidDel="00FC4FBA">
          <w:rPr>
            <w:rFonts w:ascii="Times New Roman" w:hAnsi="Times New Roman" w:cs="Times New Roman"/>
          </w:rPr>
          <w:delText xml:space="preserve">: Journal du Conseil. </w:delText>
        </w:r>
      </w:del>
      <w:r w:rsidRPr="0003267E">
        <w:rPr>
          <w:rFonts w:ascii="Times New Roman" w:hAnsi="Times New Roman" w:cs="Times New Roman"/>
        </w:rPr>
        <w:t>72:</w:t>
      </w:r>
      <w:ins w:id="370" w:author="Brian Stock" w:date="2020-08-31T19:38:00Z">
        <w:r w:rsidR="00FC4FBA">
          <w:rPr>
            <w:rFonts w:ascii="Times New Roman" w:hAnsi="Times New Roman" w:cs="Times New Roman"/>
          </w:rPr>
          <w:t xml:space="preserve"> </w:t>
        </w:r>
      </w:ins>
      <w:r w:rsidRPr="0003267E">
        <w:rPr>
          <w:rFonts w:ascii="Times New Roman" w:hAnsi="Times New Roman" w:cs="Times New Roman"/>
        </w:rPr>
        <w:t>137-150</w:t>
      </w:r>
      <w:ins w:id="371" w:author="Brian Stock" w:date="2020-08-31T15:19:00Z">
        <w:r w:rsidR="00B26BC1" w:rsidRPr="0003267E">
          <w:rPr>
            <w:rFonts w:ascii="Times New Roman" w:hAnsi="Times New Roman" w:cs="Times New Roman"/>
          </w:rPr>
          <w:t>.</w:t>
        </w:r>
      </w:ins>
      <w:del w:id="372" w:author="Brian Stock" w:date="2020-08-31T15:19:00Z">
        <w:r w:rsidRPr="0003267E" w:rsidDel="00B26BC1">
          <w:rPr>
            <w:rFonts w:ascii="Times New Roman" w:hAnsi="Times New Roman" w:cs="Times New Roman"/>
          </w:rPr>
          <w:delText>; 2015</w:delText>
        </w:r>
      </w:del>
    </w:p>
    <w:p w14:paraId="3329EF1A" w14:textId="4785493E" w:rsidR="00986FA6" w:rsidRPr="0003267E"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w:t>
      </w:r>
      <w:del w:id="373"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0: 1</w:t>
      </w:r>
      <w:ins w:id="374" w:author="Brian Stock" w:date="2020-08-31T19:39:00Z">
        <w:r w:rsidR="00FC4FBA">
          <w:rPr>
            <w:rFonts w:ascii="Times New Roman" w:hAnsi="Times New Roman" w:cs="Times New Roman"/>
          </w:rPr>
          <w:t>-</w:t>
        </w:r>
      </w:ins>
      <w:del w:id="375" w:author="Brian Stock" w:date="2020-08-31T19:39:00Z">
        <w:r w:rsidRPr="0003267E" w:rsidDel="00FC4FBA">
          <w:rPr>
            <w:rFonts w:ascii="Times New Roman" w:hAnsi="Times New Roman" w:cs="Times New Roman"/>
          </w:rPr>
          <w:delText>–</w:delText>
        </w:r>
      </w:del>
      <w:r w:rsidRPr="0003267E">
        <w:rPr>
          <w:rFonts w:ascii="Times New Roman" w:hAnsi="Times New Roman" w:cs="Times New Roman"/>
        </w:rPr>
        <w:t>21.</w:t>
      </w:r>
    </w:p>
    <w:p w14:paraId="4F7139A9" w14:textId="749677E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ins w:id="376" w:author="Brian Stock" w:date="2020-08-31T15:19:00Z">
        <w:r w:rsidR="00B26BC1" w:rsidRPr="0003267E">
          <w:rPr>
            <w:rFonts w:ascii="Times New Roman" w:hAnsi="Times New Roman" w:cs="Times New Roman"/>
          </w:rPr>
          <w:t xml:space="preserve"> 2009.</w:t>
        </w:r>
      </w:ins>
      <w:r w:rsidRPr="0003267E">
        <w:rPr>
          <w:rFonts w:ascii="Times New Roman" w:hAnsi="Times New Roman" w:cs="Times New Roman"/>
        </w:rPr>
        <w:t xml:space="preserve"> Report of the retrospective working group. NOAA NMFS Northeast Fisheries Science Center Reference Document:09-01</w:t>
      </w:r>
      <w:ins w:id="377" w:author="Brian Stock" w:date="2020-08-31T15:19:00Z">
        <w:r w:rsidR="00B26BC1" w:rsidRPr="0003267E">
          <w:rPr>
            <w:rFonts w:ascii="Times New Roman" w:hAnsi="Times New Roman" w:cs="Times New Roman"/>
          </w:rPr>
          <w:t>.</w:t>
        </w:r>
      </w:ins>
      <w:del w:id="378" w:author="Brian Stock" w:date="2020-08-31T15:19:00Z">
        <w:r w:rsidRPr="0003267E" w:rsidDel="00B26BC1">
          <w:rPr>
            <w:rFonts w:ascii="Times New Roman" w:hAnsi="Times New Roman" w:cs="Times New Roman"/>
          </w:rPr>
          <w:delText>; 2009</w:delText>
        </w:r>
      </w:del>
    </w:p>
    <w:p w14:paraId="45BDD7F8" w14:textId="02B0A31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79" w:author="Brian Stock" w:date="2020-08-31T19:35:00Z">
        <w:r w:rsidRPr="0003267E" w:rsidDel="0003267E">
          <w:rPr>
            <w:rFonts w:ascii="Times New Roman" w:hAnsi="Times New Roman" w:cs="Times New Roman"/>
          </w:rPr>
          <w:delText>;</w:delText>
        </w:r>
      </w:del>
      <w:ins w:id="380" w:author="Brian Stock" w:date="2020-08-31T19:35:00Z">
        <w:r w:rsidR="0003267E">
          <w:rPr>
            <w:rFonts w:ascii="Times New Roman" w:hAnsi="Times New Roman" w:cs="Times New Roman"/>
          </w:rPr>
          <w:t>,</w:t>
        </w:r>
      </w:ins>
      <w:r w:rsidRPr="0003267E">
        <w:rPr>
          <w:rFonts w:ascii="Times New Roman" w:hAnsi="Times New Roman" w:cs="Times New Roman"/>
        </w:rPr>
        <w:t xml:space="preserve"> Alade, L.</w:t>
      </w:r>
      <w:del w:id="381" w:author="Brian Stock" w:date="2020-08-31T19:35:00Z">
        <w:r w:rsidRPr="0003267E" w:rsidDel="0003267E">
          <w:rPr>
            <w:rFonts w:ascii="Times New Roman" w:hAnsi="Times New Roman" w:cs="Times New Roman"/>
          </w:rPr>
          <w:delText>;</w:delText>
        </w:r>
      </w:del>
      <w:ins w:id="382" w:author="Brian Stock" w:date="2020-08-31T19:35:00Z">
        <w:r w:rsidR="0003267E">
          <w:rPr>
            <w:rFonts w:ascii="Times New Roman" w:hAnsi="Times New Roman" w:cs="Times New Roman"/>
          </w:rPr>
          <w:t>,</w:t>
        </w:r>
      </w:ins>
      <w:r w:rsidRPr="0003267E">
        <w:rPr>
          <w:rFonts w:ascii="Times New Roman" w:hAnsi="Times New Roman" w:cs="Times New Roman"/>
        </w:rPr>
        <w:t xml:space="preserve"> Stone, H.H.</w:t>
      </w:r>
      <w:del w:id="383" w:author="Brian Stock" w:date="2020-08-31T19:35:00Z">
        <w:r w:rsidRPr="0003267E" w:rsidDel="0003267E">
          <w:rPr>
            <w:rFonts w:ascii="Times New Roman" w:hAnsi="Times New Roman" w:cs="Times New Roman"/>
          </w:rPr>
          <w:delText>;</w:delText>
        </w:r>
      </w:del>
      <w:ins w:id="384"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85"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Gross, W.E. </w:t>
      </w:r>
      <w:ins w:id="386" w:author="Brian Stock" w:date="2020-08-31T15:19:00Z">
        <w:r w:rsidR="00B26BC1" w:rsidRPr="0003267E">
          <w:rPr>
            <w:rFonts w:ascii="Times New Roman" w:hAnsi="Times New Roman" w:cs="Times New Roman"/>
          </w:rPr>
          <w:t xml:space="preserve">2012. </w:t>
        </w:r>
      </w:ins>
      <w:r w:rsidRPr="0003267E">
        <w:rPr>
          <w:rFonts w:ascii="Times New Roman" w:hAnsi="Times New Roman" w:cs="Times New Roman"/>
        </w:rPr>
        <w:t>Stock assessment of Georges Bank yellowtail flounder for 2012. TRAC Ref Doc. 2:133</w:t>
      </w:r>
      <w:ins w:id="387" w:author="Brian Stock" w:date="2020-08-31T15:19:00Z">
        <w:r w:rsidR="00B26BC1" w:rsidRPr="0003267E">
          <w:rPr>
            <w:rFonts w:ascii="Times New Roman" w:hAnsi="Times New Roman" w:cs="Times New Roman"/>
          </w:rPr>
          <w:t>.</w:t>
        </w:r>
      </w:ins>
      <w:del w:id="388" w:author="Brian Stock" w:date="2020-08-31T15:19:00Z">
        <w:r w:rsidRPr="0003267E" w:rsidDel="00B26BC1">
          <w:rPr>
            <w:rFonts w:ascii="Times New Roman" w:hAnsi="Times New Roman" w:cs="Times New Roman"/>
          </w:rPr>
          <w:delText>; 2012</w:delText>
        </w:r>
      </w:del>
    </w:p>
    <w:p w14:paraId="1F131B30" w14:textId="137909E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89" w:author="Brian Stock" w:date="2020-08-31T19:35:00Z">
        <w:r w:rsidRPr="0003267E" w:rsidDel="0003267E">
          <w:rPr>
            <w:rFonts w:ascii="Times New Roman" w:hAnsi="Times New Roman" w:cs="Times New Roman"/>
          </w:rPr>
          <w:delText>;</w:delText>
        </w:r>
      </w:del>
      <w:ins w:id="390"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91"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Palmer, M.C. </w:t>
      </w:r>
      <w:ins w:id="392" w:author="Brian Stock" w:date="2020-08-31T15:18:00Z">
        <w:r w:rsidR="00B26BC1" w:rsidRPr="0003267E">
          <w:rPr>
            <w:rFonts w:ascii="Times New Roman" w:hAnsi="Times New Roman" w:cs="Times New Roman"/>
          </w:rPr>
          <w:t xml:space="preserve">2015. </w:t>
        </w:r>
      </w:ins>
      <w:r w:rsidRPr="0003267E">
        <w:rPr>
          <w:rFonts w:ascii="Times New Roman" w:hAnsi="Times New Roman" w:cs="Times New Roman"/>
        </w:rPr>
        <w:t>In what direction should the fishing mortality target change when natural mortality increases within an assessment? Canadian Journal of Fisheries and Aquatic Sciences</w:t>
      </w:r>
      <w:ins w:id="393" w:author="Brian Stock" w:date="2020-08-31T19:39:00Z">
        <w:r w:rsidR="00FC4FBA">
          <w:rPr>
            <w:rFonts w:ascii="Times New Roman" w:hAnsi="Times New Roman" w:cs="Times New Roman"/>
          </w:rPr>
          <w:t xml:space="preserve"> </w:t>
        </w:r>
      </w:ins>
      <w:del w:id="394" w:author="Brian Stock" w:date="2020-08-31T19:39:00Z">
        <w:r w:rsidRPr="0003267E" w:rsidDel="00FC4FBA">
          <w:rPr>
            <w:rFonts w:ascii="Times New Roman" w:hAnsi="Times New Roman" w:cs="Times New Roman"/>
          </w:rPr>
          <w:delText xml:space="preserve">. </w:delText>
        </w:r>
      </w:del>
      <w:r w:rsidRPr="0003267E">
        <w:rPr>
          <w:rFonts w:ascii="Times New Roman" w:hAnsi="Times New Roman" w:cs="Times New Roman"/>
        </w:rPr>
        <w:t>73:</w:t>
      </w:r>
      <w:ins w:id="395" w:author="Brian Stock" w:date="2020-08-31T19:39:00Z">
        <w:r w:rsidR="00FC4FBA">
          <w:rPr>
            <w:rFonts w:ascii="Times New Roman" w:hAnsi="Times New Roman" w:cs="Times New Roman"/>
          </w:rPr>
          <w:t xml:space="preserve"> </w:t>
        </w:r>
      </w:ins>
      <w:r w:rsidRPr="0003267E">
        <w:rPr>
          <w:rFonts w:ascii="Times New Roman" w:hAnsi="Times New Roman" w:cs="Times New Roman"/>
        </w:rPr>
        <w:t>1-9</w:t>
      </w:r>
      <w:ins w:id="396" w:author="Brian Stock" w:date="2020-08-31T15:18:00Z">
        <w:r w:rsidR="00B26BC1" w:rsidRPr="0003267E">
          <w:rPr>
            <w:rFonts w:ascii="Times New Roman" w:hAnsi="Times New Roman" w:cs="Times New Roman"/>
          </w:rPr>
          <w:t>.</w:t>
        </w:r>
      </w:ins>
      <w:del w:id="397" w:author="Brian Stock" w:date="2020-08-31T15:18:00Z">
        <w:r w:rsidRPr="0003267E" w:rsidDel="00B26BC1">
          <w:rPr>
            <w:rFonts w:ascii="Times New Roman" w:hAnsi="Times New Roman" w:cs="Times New Roman"/>
          </w:rPr>
          <w:delText>; 2015</w:delText>
        </w:r>
      </w:del>
    </w:p>
    <w:p w14:paraId="3B06CEF7" w14:textId="5D61B7E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98" w:author="Brian Stock" w:date="2020-08-31T19:35:00Z">
        <w:r w:rsidRPr="0003267E" w:rsidDel="0003267E">
          <w:rPr>
            <w:rFonts w:ascii="Times New Roman" w:hAnsi="Times New Roman" w:cs="Times New Roman"/>
          </w:rPr>
          <w:delText>;</w:delText>
        </w:r>
      </w:del>
      <w:ins w:id="399"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00"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Restrepo, V.R. </w:t>
      </w:r>
      <w:ins w:id="401" w:author="Brian Stock" w:date="2020-08-31T15:18:00Z">
        <w:r w:rsidR="00B26BC1" w:rsidRPr="0003267E">
          <w:rPr>
            <w:rFonts w:ascii="Times New Roman" w:hAnsi="Times New Roman" w:cs="Times New Roman"/>
          </w:rPr>
          <w:t xml:space="preserve">1999. </w:t>
        </w:r>
      </w:ins>
      <w:r w:rsidRPr="0003267E">
        <w:rPr>
          <w:rFonts w:ascii="Times New Roman" w:hAnsi="Times New Roman" w:cs="Times New Roman"/>
        </w:rPr>
        <w:t>A flexible forward age-structured assessment program. ICCAT Col Vol Sci Pap. 49:</w:t>
      </w:r>
      <w:ins w:id="402" w:author="Brian Stock" w:date="2020-08-31T19:40:00Z">
        <w:r w:rsidR="00FC4FBA">
          <w:rPr>
            <w:rFonts w:ascii="Times New Roman" w:hAnsi="Times New Roman" w:cs="Times New Roman"/>
          </w:rPr>
          <w:t xml:space="preserve"> </w:t>
        </w:r>
      </w:ins>
      <w:r w:rsidRPr="0003267E">
        <w:rPr>
          <w:rFonts w:ascii="Times New Roman" w:hAnsi="Times New Roman" w:cs="Times New Roman"/>
        </w:rPr>
        <w:t>246-253</w:t>
      </w:r>
      <w:ins w:id="403" w:author="Brian Stock" w:date="2020-08-31T15:18:00Z">
        <w:r w:rsidR="00B26BC1" w:rsidRPr="0003267E">
          <w:rPr>
            <w:rFonts w:ascii="Times New Roman" w:hAnsi="Times New Roman" w:cs="Times New Roman"/>
          </w:rPr>
          <w:t>.</w:t>
        </w:r>
      </w:ins>
      <w:del w:id="404" w:author="Brian Stock" w:date="2020-08-31T15:18:00Z">
        <w:r w:rsidRPr="0003267E" w:rsidDel="00B26BC1">
          <w:rPr>
            <w:rFonts w:ascii="Times New Roman" w:hAnsi="Times New Roman" w:cs="Times New Roman"/>
          </w:rPr>
          <w:delText>; 199</w:delText>
        </w:r>
        <w:r w:rsidR="00F96875" w:rsidRPr="0003267E" w:rsidDel="00B26BC1">
          <w:rPr>
            <w:rFonts w:ascii="Times New Roman" w:hAnsi="Times New Roman" w:cs="Times New Roman"/>
          </w:rPr>
          <w:delText>9.</w:delText>
        </w:r>
      </w:del>
    </w:p>
    <w:p w14:paraId="0F3E9AFF" w14:textId="2B9F6827" w:rsidR="004753A9" w:rsidRPr="0003267E" w:rsidRDefault="004753A9" w:rsidP="004753A9">
      <w:pPr>
        <w:ind w:left="720" w:hanging="720"/>
        <w:rPr>
          <w:ins w:id="405" w:author="Brian Stock" w:date="2020-08-31T15:34:00Z"/>
          <w:rFonts w:ascii="Times New Roman" w:hAnsi="Times New Roman" w:cs="Times New Roman"/>
        </w:rPr>
      </w:pPr>
      <w:r w:rsidRPr="0003267E">
        <w:rPr>
          <w:rFonts w:ascii="Times New Roman" w:hAnsi="Times New Roman" w:cs="Times New Roman"/>
        </w:rPr>
        <w:t xml:space="preserve">Lorenzen, K. </w:t>
      </w:r>
      <w:ins w:id="406" w:author="Brian Stock" w:date="2020-08-31T15:18:00Z">
        <w:r w:rsidR="00B26BC1" w:rsidRPr="0003267E">
          <w:rPr>
            <w:rFonts w:ascii="Times New Roman" w:hAnsi="Times New Roman" w:cs="Times New Roman"/>
          </w:rPr>
          <w:t xml:space="preserve">1996. </w:t>
        </w:r>
      </w:ins>
      <w:r w:rsidRPr="0003267E">
        <w:rPr>
          <w:rFonts w:ascii="Times New Roman" w:hAnsi="Times New Roman" w:cs="Times New Roman"/>
        </w:rPr>
        <w:t xml:space="preserve">The relationship between body weight and natural mortality in juvenile and adult fish: a comparison of natural ecosystems and aquaculture. Journal of </w:t>
      </w:r>
      <w:ins w:id="407" w:author="Brian Stock" w:date="2020-08-31T19:40:00Z">
        <w:r w:rsidR="00FC4FBA">
          <w:rPr>
            <w:rFonts w:ascii="Times New Roman" w:hAnsi="Times New Roman" w:cs="Times New Roman"/>
          </w:rPr>
          <w:t>F</w:t>
        </w:r>
      </w:ins>
      <w:del w:id="408" w:author="Brian Stock" w:date="2020-08-31T19:40:00Z">
        <w:r w:rsidRPr="0003267E" w:rsidDel="00FC4FBA">
          <w:rPr>
            <w:rFonts w:ascii="Times New Roman" w:hAnsi="Times New Roman" w:cs="Times New Roman"/>
          </w:rPr>
          <w:delText>f</w:delText>
        </w:r>
      </w:del>
      <w:r w:rsidRPr="0003267E">
        <w:rPr>
          <w:rFonts w:ascii="Times New Roman" w:hAnsi="Times New Roman" w:cs="Times New Roman"/>
        </w:rPr>
        <w:t xml:space="preserve">ish </w:t>
      </w:r>
      <w:del w:id="409" w:author="Brian Stock" w:date="2020-08-31T19:40:00Z">
        <w:r w:rsidRPr="0003267E" w:rsidDel="00FC4FBA">
          <w:rPr>
            <w:rFonts w:ascii="Times New Roman" w:hAnsi="Times New Roman" w:cs="Times New Roman"/>
          </w:rPr>
          <w:delText>b</w:delText>
        </w:r>
      </w:del>
      <w:ins w:id="410" w:author="Brian Stock" w:date="2020-08-31T19:40:00Z">
        <w:r w:rsidR="00FC4FBA">
          <w:rPr>
            <w:rFonts w:ascii="Times New Roman" w:hAnsi="Times New Roman" w:cs="Times New Roman"/>
          </w:rPr>
          <w:t>B</w:t>
        </w:r>
      </w:ins>
      <w:r w:rsidRPr="0003267E">
        <w:rPr>
          <w:rFonts w:ascii="Times New Roman" w:hAnsi="Times New Roman" w:cs="Times New Roman"/>
        </w:rPr>
        <w:t>iology</w:t>
      </w:r>
      <w:del w:id="411"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49:</w:t>
      </w:r>
      <w:ins w:id="412" w:author="Brian Stock" w:date="2020-08-31T19:40:00Z">
        <w:r w:rsidR="00FC4FBA">
          <w:rPr>
            <w:rFonts w:ascii="Times New Roman" w:hAnsi="Times New Roman" w:cs="Times New Roman"/>
          </w:rPr>
          <w:t xml:space="preserve"> </w:t>
        </w:r>
      </w:ins>
      <w:r w:rsidRPr="0003267E">
        <w:rPr>
          <w:rFonts w:ascii="Times New Roman" w:hAnsi="Times New Roman" w:cs="Times New Roman"/>
        </w:rPr>
        <w:t>627-642</w:t>
      </w:r>
      <w:ins w:id="413" w:author="Brian Stock" w:date="2020-08-31T15:18:00Z">
        <w:r w:rsidR="00B26BC1" w:rsidRPr="0003267E">
          <w:rPr>
            <w:rFonts w:ascii="Times New Roman" w:hAnsi="Times New Roman" w:cs="Times New Roman"/>
          </w:rPr>
          <w:t>.</w:t>
        </w:r>
      </w:ins>
      <w:del w:id="414" w:author="Brian Stock" w:date="2020-08-31T15:18:00Z">
        <w:r w:rsidRPr="0003267E" w:rsidDel="00B26BC1">
          <w:rPr>
            <w:rFonts w:ascii="Times New Roman" w:hAnsi="Times New Roman" w:cs="Times New Roman"/>
          </w:rPr>
          <w:delText>; 1996</w:delText>
        </w:r>
      </w:del>
    </w:p>
    <w:p w14:paraId="25D4DCEC" w14:textId="118C8E4C" w:rsidR="00A95D46" w:rsidRPr="0003267E" w:rsidRDefault="00A95D46" w:rsidP="004753A9">
      <w:pPr>
        <w:ind w:left="720" w:hanging="720"/>
        <w:rPr>
          <w:rFonts w:ascii="Times New Roman" w:hAnsi="Times New Roman" w:cs="Times New Roman"/>
        </w:rPr>
      </w:pPr>
      <w:ins w:id="415" w:author="Brian Stock" w:date="2020-08-31T15:34:00Z">
        <w:r w:rsidRPr="0003267E">
          <w:rPr>
            <w:rFonts w:ascii="Times New Roman" w:hAnsi="Times New Roman" w:cs="Times New Roman"/>
          </w:rPr>
          <w:t>Methot Jr, R. D., and Wetzel, C. R. 2013. Stock synthesis: a biological and statistical framework for fish stock assessment and fishery management. Fisheries Research 142:</w:t>
        </w:r>
      </w:ins>
      <w:ins w:id="416" w:author="Brian Stock" w:date="2020-08-31T19:40:00Z">
        <w:r w:rsidR="00FC4FBA">
          <w:rPr>
            <w:rFonts w:ascii="Times New Roman" w:hAnsi="Times New Roman" w:cs="Times New Roman"/>
          </w:rPr>
          <w:t xml:space="preserve"> </w:t>
        </w:r>
      </w:ins>
      <w:ins w:id="417" w:author="Brian Stock" w:date="2020-08-31T15:34:00Z">
        <w:r w:rsidRPr="0003267E">
          <w:rPr>
            <w:rFonts w:ascii="Times New Roman" w:hAnsi="Times New Roman" w:cs="Times New Roman"/>
          </w:rPr>
          <w:t>86-99.</w:t>
        </w:r>
      </w:ins>
    </w:p>
    <w:p w14:paraId="6FCCE421" w14:textId="738C0E8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del w:id="418" w:author="Brian Stock" w:date="2020-08-31T19:35:00Z">
        <w:r w:rsidRPr="0003267E" w:rsidDel="0003267E">
          <w:rPr>
            <w:rFonts w:ascii="Times New Roman" w:hAnsi="Times New Roman" w:cs="Times New Roman"/>
          </w:rPr>
          <w:delText>;</w:delText>
        </w:r>
      </w:del>
      <w:ins w:id="419" w:author="Brian Stock" w:date="2020-08-31T19:35:00Z">
        <w:r w:rsidR="0003267E">
          <w:rPr>
            <w:rFonts w:ascii="Times New Roman" w:hAnsi="Times New Roman" w:cs="Times New Roman"/>
          </w:rPr>
          <w:t>,</w:t>
        </w:r>
      </w:ins>
      <w:r w:rsidRPr="0003267E">
        <w:rPr>
          <w:rFonts w:ascii="Times New Roman" w:hAnsi="Times New Roman" w:cs="Times New Roman"/>
        </w:rPr>
        <w:t xml:space="preserve"> Hare, J.A.</w:t>
      </w:r>
      <w:del w:id="420" w:author="Brian Stock" w:date="2020-08-31T19:35:00Z">
        <w:r w:rsidRPr="0003267E" w:rsidDel="0003267E">
          <w:rPr>
            <w:rFonts w:ascii="Times New Roman" w:hAnsi="Times New Roman" w:cs="Times New Roman"/>
          </w:rPr>
          <w:delText>;</w:delText>
        </w:r>
      </w:del>
      <w:ins w:id="42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22" w:author="Brian Stock" w:date="2020-08-31T19:40:00Z">
        <w:r w:rsidR="00FC4FBA">
          <w:rPr>
            <w:rFonts w:ascii="Times New Roman" w:hAnsi="Times New Roman" w:cs="Times New Roman"/>
          </w:rPr>
          <w:t xml:space="preserve">and </w:t>
        </w:r>
      </w:ins>
      <w:r w:rsidRPr="0003267E">
        <w:rPr>
          <w:rFonts w:ascii="Times New Roman" w:hAnsi="Times New Roman" w:cs="Times New Roman"/>
        </w:rPr>
        <w:t xml:space="preserve">Alade, L.A. </w:t>
      </w:r>
      <w:ins w:id="423" w:author="Brian Stock" w:date="2020-08-31T15:18:00Z">
        <w:r w:rsidR="00B26BC1" w:rsidRPr="0003267E">
          <w:rPr>
            <w:rFonts w:ascii="Times New Roman" w:hAnsi="Times New Roman" w:cs="Times New Roman"/>
          </w:rPr>
          <w:t xml:space="preserve">2016. </w:t>
        </w:r>
      </w:ins>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w:t>
      </w:r>
      <w:del w:id="424"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73:</w:t>
      </w:r>
      <w:ins w:id="425" w:author="Brian Stock" w:date="2020-08-31T19:40:00Z">
        <w:r w:rsidR="00FC4FBA">
          <w:rPr>
            <w:rFonts w:ascii="Times New Roman" w:hAnsi="Times New Roman" w:cs="Times New Roman"/>
          </w:rPr>
          <w:t xml:space="preserve"> </w:t>
        </w:r>
      </w:ins>
      <w:r w:rsidRPr="0003267E">
        <w:rPr>
          <w:rFonts w:ascii="Times New Roman" w:hAnsi="Times New Roman" w:cs="Times New Roman"/>
        </w:rPr>
        <w:t>1261-1270</w:t>
      </w:r>
      <w:ins w:id="426" w:author="Brian Stock" w:date="2020-08-31T15:18:00Z">
        <w:r w:rsidR="00B26BC1" w:rsidRPr="0003267E">
          <w:rPr>
            <w:rFonts w:ascii="Times New Roman" w:hAnsi="Times New Roman" w:cs="Times New Roman"/>
          </w:rPr>
          <w:t>.</w:t>
        </w:r>
      </w:ins>
      <w:del w:id="427" w:author="Brian Stock" w:date="2020-08-31T15:18:00Z">
        <w:r w:rsidRPr="0003267E" w:rsidDel="00B26BC1">
          <w:rPr>
            <w:rFonts w:ascii="Times New Roman" w:hAnsi="Times New Roman" w:cs="Times New Roman"/>
          </w:rPr>
          <w:delText>; 2016</w:delText>
        </w:r>
      </w:del>
    </w:p>
    <w:p w14:paraId="2258A85F" w14:textId="01784B2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w:t>
      </w:r>
      <w:del w:id="428"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186:</w:t>
      </w:r>
      <w:ins w:id="429" w:author="Brian Stock" w:date="2020-08-31T19:40:00Z">
        <w:r w:rsidR="00FC4FBA">
          <w:rPr>
            <w:rFonts w:ascii="Times New Roman" w:hAnsi="Times New Roman" w:cs="Times New Roman"/>
          </w:rPr>
          <w:t xml:space="preserve"> </w:t>
        </w:r>
      </w:ins>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7766AB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w:t>
      </w:r>
      <w:del w:id="430" w:author="Brian Stock" w:date="2020-08-31T19:40:00Z">
        <w:r w:rsidRPr="0003267E" w:rsidDel="00FC4FBA">
          <w:rPr>
            <w:rFonts w:ascii="Times New Roman" w:hAnsi="Times New Roman" w:cs="Times New Roman"/>
          </w:rPr>
          <w:delText>: Journal du Conseil.</w:delText>
        </w:r>
      </w:del>
      <w:r w:rsidRPr="0003267E">
        <w:rPr>
          <w:rFonts w:ascii="Times New Roman" w:hAnsi="Times New Roman" w:cs="Times New Roman"/>
        </w:rPr>
        <w:t xml:space="preserve"> 56:</w:t>
      </w:r>
      <w:ins w:id="431" w:author="Brian Stock" w:date="2020-08-31T19:40:00Z">
        <w:r w:rsidR="00FC4FBA">
          <w:rPr>
            <w:rFonts w:ascii="Times New Roman" w:hAnsi="Times New Roman" w:cs="Times New Roman"/>
          </w:rPr>
          <w:t xml:space="preserve"> </w:t>
        </w:r>
      </w:ins>
      <w:r w:rsidRPr="0003267E">
        <w:rPr>
          <w:rFonts w:ascii="Times New Roman" w:hAnsi="Times New Roman" w:cs="Times New Roman"/>
        </w:rPr>
        <w:t>473-488</w:t>
      </w:r>
      <w:r w:rsidR="00036C2C" w:rsidRPr="0003267E">
        <w:rPr>
          <w:rFonts w:ascii="Times New Roman" w:hAnsi="Times New Roman" w:cs="Times New Roman"/>
        </w:rPr>
        <w:t>.</w:t>
      </w:r>
    </w:p>
    <w:p w14:paraId="39F395BC" w14:textId="1199000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del w:id="432" w:author="Brian Stock" w:date="2020-08-31T19:35:00Z">
        <w:r w:rsidRPr="0003267E" w:rsidDel="0003267E">
          <w:rPr>
            <w:rFonts w:ascii="Times New Roman" w:hAnsi="Times New Roman" w:cs="Times New Roman"/>
          </w:rPr>
          <w:delText>;</w:delText>
        </w:r>
      </w:del>
      <w:ins w:id="433" w:author="Brian Stock" w:date="2020-08-31T19:35:00Z">
        <w:r w:rsidR="0003267E">
          <w:rPr>
            <w:rFonts w:ascii="Times New Roman" w:hAnsi="Times New Roman" w:cs="Times New Roman"/>
          </w:rPr>
          <w:t>,</w:t>
        </w:r>
      </w:ins>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62E901D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del w:id="434" w:author="Brian Stock" w:date="2020-08-31T19:35:00Z">
        <w:r w:rsidRPr="0003267E" w:rsidDel="0003267E">
          <w:rPr>
            <w:rFonts w:ascii="Times New Roman" w:hAnsi="Times New Roman" w:cs="Times New Roman"/>
          </w:rPr>
          <w:delText>;</w:delText>
        </w:r>
      </w:del>
      <w:ins w:id="43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36" w:author="Brian Stock" w:date="2020-08-31T19:41:00Z">
        <w:r w:rsidR="00FC4FBA">
          <w:rPr>
            <w:rFonts w:ascii="Times New Roman" w:hAnsi="Times New Roman" w:cs="Times New Roman"/>
          </w:rPr>
          <w:t xml:space="preserve">and </w:t>
        </w:r>
      </w:ins>
      <w:r w:rsidRPr="0003267E">
        <w:rPr>
          <w:rFonts w:ascii="Times New Roman" w:hAnsi="Times New Roman" w:cs="Times New Roman"/>
        </w:rPr>
        <w:t>Berg, C.W.</w:t>
      </w:r>
      <w:ins w:id="437" w:author="Brian Stock" w:date="2020-08-31T15:18:00Z">
        <w:r w:rsidR="00B26BC1" w:rsidRPr="0003267E">
          <w:rPr>
            <w:rFonts w:ascii="Times New Roman" w:hAnsi="Times New Roman" w:cs="Times New Roman"/>
          </w:rPr>
          <w:t xml:space="preserve"> 2014.</w:t>
        </w:r>
      </w:ins>
      <w:r w:rsidRPr="0003267E">
        <w:rPr>
          <w:rFonts w:ascii="Times New Roman" w:hAnsi="Times New Roman" w:cs="Times New Roman"/>
        </w:rPr>
        <w:t xml:space="preserve"> Estimation of time-varying selectivity in stock assessments using state-space models. Fisheries Research</w:t>
      </w:r>
      <w:del w:id="438"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158:</w:t>
      </w:r>
      <w:ins w:id="439" w:author="Brian Stock" w:date="2020-08-31T19:41:00Z">
        <w:r w:rsidR="00FC4FBA">
          <w:rPr>
            <w:rFonts w:ascii="Times New Roman" w:hAnsi="Times New Roman" w:cs="Times New Roman"/>
          </w:rPr>
          <w:t xml:space="preserve"> </w:t>
        </w:r>
      </w:ins>
      <w:r w:rsidRPr="0003267E">
        <w:rPr>
          <w:rFonts w:ascii="Times New Roman" w:hAnsi="Times New Roman" w:cs="Times New Roman"/>
        </w:rPr>
        <w:t>96-101</w:t>
      </w:r>
      <w:ins w:id="440" w:author="Brian Stock" w:date="2020-08-31T15:18:00Z">
        <w:r w:rsidR="00B26BC1" w:rsidRPr="0003267E">
          <w:rPr>
            <w:rFonts w:ascii="Times New Roman" w:hAnsi="Times New Roman" w:cs="Times New Roman"/>
          </w:rPr>
          <w:t>.</w:t>
        </w:r>
      </w:ins>
      <w:del w:id="441" w:author="Brian Stock" w:date="2020-08-31T15:18:00Z">
        <w:r w:rsidRPr="0003267E" w:rsidDel="00B26BC1">
          <w:rPr>
            <w:rFonts w:ascii="Times New Roman" w:hAnsi="Times New Roman" w:cs="Times New Roman"/>
          </w:rPr>
          <w:delText>; 2014</w:delText>
        </w:r>
      </w:del>
    </w:p>
    <w:p w14:paraId="2A54ED77" w14:textId="57EC9022"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w:t>
      </w:r>
      <w:del w:id="442"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7DDD5DEE"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ins w:id="443" w:author="Brian Stock" w:date="2020-08-31T19:45:00Z">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a</w:t>
        </w:r>
      </w:ins>
      <w:ins w:id="444" w:author="Brian Stock" w:date="2020-08-31T19:46:00Z">
        <w:r w:rsidR="00FC4FBA">
          <w:rPr>
            <w:rFonts w:ascii="Times New Roman" w:hAnsi="Times New Roman" w:cs="Times New Roman"/>
          </w:rPr>
          <w:t xml:space="preserve">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w:t>
        </w:r>
      </w:ins>
      <w:r w:rsidR="005476C4">
        <w:rPr>
          <w:rFonts w:ascii="Times New Roman" w:hAnsi="Times New Roman" w:cs="Times New Roman"/>
        </w:rPr>
        <w:t xml:space="preserve">designed to </w:t>
      </w:r>
      <w:ins w:id="445" w:author="Brian Stock" w:date="2020-08-31T19:46:00Z">
        <w:r w:rsidR="00FC4FBA">
          <w:rPr>
            <w:rFonts w:ascii="Times New Roman" w:hAnsi="Times New Roman" w:cs="Times New Roman"/>
          </w:rPr>
          <w:t>i</w:t>
        </w:r>
      </w:ins>
      <w:ins w:id="446" w:author="Brian Stock" w:date="2020-08-31T19:45:00Z">
        <w:r w:rsidR="00FC4FBA" w:rsidRPr="00FC4FBA">
          <w:rPr>
            <w:rFonts w:ascii="Times New Roman" w:hAnsi="Times New Roman" w:cs="Times New Roman"/>
          </w:rPr>
          <w:t>ncorporat</w:t>
        </w:r>
      </w:ins>
      <w:ins w:id="447" w:author="Brian Stock" w:date="2020-08-31T19:46:00Z">
        <w:r w:rsidR="00FC4FBA">
          <w:rPr>
            <w:rFonts w:ascii="Times New Roman" w:hAnsi="Times New Roman" w:cs="Times New Roman"/>
          </w:rPr>
          <w:t>e</w:t>
        </w:r>
      </w:ins>
      <w:ins w:id="448" w:author="Brian Stock" w:date="2020-08-31T19:45:00Z">
        <w:r w:rsidR="00FC4FBA">
          <w:rPr>
            <w:rFonts w:ascii="Times New Roman" w:hAnsi="Times New Roman" w:cs="Times New Roman"/>
          </w:rPr>
          <w:t xml:space="preserve"> </w:t>
        </w:r>
        <w:r w:rsidR="00FC4FBA" w:rsidRPr="00FC4FBA">
          <w:rPr>
            <w:rFonts w:ascii="Times New Roman" w:hAnsi="Times New Roman" w:cs="Times New Roman"/>
          </w:rPr>
          <w:t xml:space="preserve">environmental </w:t>
        </w:r>
      </w:ins>
      <w:ins w:id="449" w:author="Brian Stock" w:date="2020-08-31T19:47:00Z">
        <w:r w:rsidR="00E06303">
          <w:rPr>
            <w:rFonts w:ascii="Times New Roman" w:hAnsi="Times New Roman" w:cs="Times New Roman"/>
          </w:rPr>
          <w:t xml:space="preserve">effects. </w:t>
        </w:r>
      </w:ins>
      <w:del w:id="450" w:author="Brian Stock" w:date="2020-08-31T19:44:00Z">
        <w:r w:rsidRPr="0003267E" w:rsidDel="00FC4FBA">
          <w:rPr>
            <w:rFonts w:ascii="Times New Roman" w:hAnsi="Times New Roman" w:cs="Times New Roman"/>
          </w:rPr>
          <w:delText>WHAM description and simulation test</w:delText>
        </w:r>
      </w:del>
      <w:del w:id="451" w:author="Brian Stock" w:date="2020-08-31T19:47:00Z">
        <w:r w:rsidR="00FC3C50" w:rsidRPr="0003267E" w:rsidDel="00E06303">
          <w:rPr>
            <w:rFonts w:ascii="Times New Roman" w:hAnsi="Times New Roman" w:cs="Times New Roman"/>
          </w:rPr>
          <w:delText xml:space="preserve"> </w:delText>
        </w:r>
      </w:del>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31D1D2C"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del w:id="452" w:author="Brian Stock" w:date="2020-08-31T19:35:00Z">
        <w:r w:rsidRPr="0003267E" w:rsidDel="0003267E">
          <w:rPr>
            <w:rFonts w:ascii="Times New Roman" w:hAnsi="Times New Roman" w:cs="Times New Roman"/>
          </w:rPr>
          <w:delText>;</w:delText>
        </w:r>
      </w:del>
      <w:ins w:id="453" w:author="Brian Stock" w:date="2020-08-31T19:35:00Z">
        <w:r w:rsidR="0003267E">
          <w:rPr>
            <w:rFonts w:ascii="Times New Roman" w:hAnsi="Times New Roman" w:cs="Times New Roman"/>
          </w:rPr>
          <w:t>,</w:t>
        </w:r>
      </w:ins>
      <w:r w:rsidRPr="0003267E">
        <w:rPr>
          <w:rFonts w:ascii="Times New Roman" w:hAnsi="Times New Roman" w:cs="Times New Roman"/>
        </w:rPr>
        <w:t xml:space="preserve"> Gavaris, S.</w:t>
      </w:r>
      <w:del w:id="454" w:author="Brian Stock" w:date="2020-08-31T19:35:00Z">
        <w:r w:rsidRPr="0003267E" w:rsidDel="0003267E">
          <w:rPr>
            <w:rFonts w:ascii="Times New Roman" w:hAnsi="Times New Roman" w:cs="Times New Roman"/>
          </w:rPr>
          <w:delText>;</w:delText>
        </w:r>
      </w:del>
      <w:ins w:id="455"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456" w:author="Brian Stock" w:date="2020-08-31T19:35:00Z">
        <w:r w:rsidRPr="0003267E" w:rsidDel="0003267E">
          <w:rPr>
            <w:rFonts w:ascii="Times New Roman" w:hAnsi="Times New Roman" w:cs="Times New Roman"/>
          </w:rPr>
          <w:delText>;</w:delText>
        </w:r>
      </w:del>
      <w:ins w:id="457" w:author="Brian Stock" w:date="2020-08-31T19:35:00Z">
        <w:r w:rsidR="0003267E">
          <w:rPr>
            <w:rFonts w:ascii="Times New Roman" w:hAnsi="Times New Roman" w:cs="Times New Roman"/>
          </w:rPr>
          <w:t>,</w:t>
        </w:r>
      </w:ins>
      <w:r w:rsidRPr="0003267E">
        <w:rPr>
          <w:rFonts w:ascii="Times New Roman" w:hAnsi="Times New Roman" w:cs="Times New Roman"/>
        </w:rPr>
        <w:t xml:space="preserve"> Neilson, J.D.</w:t>
      </w:r>
      <w:del w:id="458" w:author="Brian Stock" w:date="2020-08-31T19:35:00Z">
        <w:r w:rsidRPr="0003267E" w:rsidDel="0003267E">
          <w:rPr>
            <w:rFonts w:ascii="Times New Roman" w:hAnsi="Times New Roman" w:cs="Times New Roman"/>
          </w:rPr>
          <w:delText>;</w:delText>
        </w:r>
      </w:del>
      <w:ins w:id="459"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60"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Cadrin, S.X. </w:t>
      </w:r>
      <w:ins w:id="461" w:author="Brian Stock" w:date="2020-08-31T15:17:00Z">
        <w:r w:rsidR="00B26BC1" w:rsidRPr="0003267E">
          <w:rPr>
            <w:rFonts w:ascii="Times New Roman" w:hAnsi="Times New Roman" w:cs="Times New Roman"/>
          </w:rPr>
          <w:t xml:space="preserve">2004. </w:t>
        </w:r>
      </w:ins>
      <w:r w:rsidRPr="0003267E">
        <w:rPr>
          <w:rFonts w:ascii="Times New Roman" w:hAnsi="Times New Roman" w:cs="Times New Roman"/>
        </w:rPr>
        <w:t>Collapse and recovery of the yellowtail flounder (Limanda ferruginea) fishery on Georges Bank. Journal of Sea Research. 51:</w:t>
      </w:r>
      <w:ins w:id="462" w:author="Brian Stock" w:date="2020-08-31T19:47:00Z">
        <w:r w:rsidR="00E06303">
          <w:rPr>
            <w:rFonts w:ascii="Times New Roman" w:hAnsi="Times New Roman" w:cs="Times New Roman"/>
          </w:rPr>
          <w:t xml:space="preserve"> </w:t>
        </w:r>
      </w:ins>
      <w:r w:rsidRPr="0003267E">
        <w:rPr>
          <w:rFonts w:ascii="Times New Roman" w:hAnsi="Times New Roman" w:cs="Times New Roman"/>
        </w:rPr>
        <w:t>261-270</w:t>
      </w:r>
      <w:ins w:id="463" w:author="Brian Stock" w:date="2020-08-31T15:17:00Z">
        <w:r w:rsidR="00B26BC1" w:rsidRPr="0003267E">
          <w:rPr>
            <w:rFonts w:ascii="Times New Roman" w:hAnsi="Times New Roman" w:cs="Times New Roman"/>
          </w:rPr>
          <w:t>.</w:t>
        </w:r>
      </w:ins>
      <w:del w:id="464" w:author="Brian Stock" w:date="2020-08-31T15:17:00Z">
        <w:r w:rsidRPr="0003267E" w:rsidDel="00B26BC1">
          <w:rPr>
            <w:rFonts w:ascii="Times New Roman" w:hAnsi="Times New Roman" w:cs="Times New Roman"/>
          </w:rPr>
          <w:delText>; 2004</w:delText>
        </w:r>
      </w:del>
    </w:p>
    <w:p w14:paraId="2FC42AA1" w14:textId="4F311404" w:rsidR="004753A9" w:rsidRPr="0003267E" w:rsidDel="00606AF8" w:rsidRDefault="004753A9" w:rsidP="004753A9">
      <w:pPr>
        <w:ind w:left="720" w:hanging="720"/>
        <w:rPr>
          <w:del w:id="465" w:author="Brian Stock" w:date="2020-08-31T19:49:00Z"/>
          <w:rFonts w:ascii="Times New Roman" w:hAnsi="Times New Roman" w:cs="Times New Roman"/>
        </w:rPr>
      </w:pPr>
      <w:del w:id="466" w:author="Brian Stock" w:date="2020-08-31T19:49:00Z">
        <w:r w:rsidRPr="0003267E" w:rsidDel="00606AF8">
          <w:rPr>
            <w:rFonts w:ascii="Times New Roman" w:hAnsi="Times New Roman" w:cs="Times New Roman"/>
          </w:rPr>
          <w:delText>Szuwalski, C.S.</w:delText>
        </w:r>
      </w:del>
      <w:del w:id="467" w:author="Brian Stock" w:date="2020-08-31T19:35:00Z">
        <w:r w:rsidRPr="0003267E" w:rsidDel="0003267E">
          <w:rPr>
            <w:rFonts w:ascii="Times New Roman" w:hAnsi="Times New Roman" w:cs="Times New Roman"/>
          </w:rPr>
          <w:delText>;</w:delText>
        </w:r>
      </w:del>
      <w:del w:id="468" w:author="Brian Stock" w:date="2020-08-31T19:49:00Z">
        <w:r w:rsidRPr="0003267E" w:rsidDel="00606AF8">
          <w:rPr>
            <w:rFonts w:ascii="Times New Roman" w:hAnsi="Times New Roman" w:cs="Times New Roman"/>
          </w:rPr>
          <w:delText xml:space="preserve"> Vert</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Pre, K.A.</w:delText>
        </w:r>
      </w:del>
      <w:del w:id="469" w:author="Brian Stock" w:date="2020-08-31T19:35:00Z">
        <w:r w:rsidRPr="0003267E" w:rsidDel="0003267E">
          <w:rPr>
            <w:rFonts w:ascii="Times New Roman" w:hAnsi="Times New Roman" w:cs="Times New Roman"/>
          </w:rPr>
          <w:delText>;</w:delText>
        </w:r>
      </w:del>
      <w:del w:id="470" w:author="Brian Stock" w:date="2020-08-31T19:49:00Z">
        <w:r w:rsidRPr="0003267E" w:rsidDel="00606AF8">
          <w:rPr>
            <w:rFonts w:ascii="Times New Roman" w:hAnsi="Times New Roman" w:cs="Times New Roman"/>
          </w:rPr>
          <w:delText xml:space="preserve"> Punt, A.E.</w:delText>
        </w:r>
      </w:del>
      <w:del w:id="471" w:author="Brian Stock" w:date="2020-08-31T19:35:00Z">
        <w:r w:rsidRPr="0003267E" w:rsidDel="0003267E">
          <w:rPr>
            <w:rFonts w:ascii="Times New Roman" w:hAnsi="Times New Roman" w:cs="Times New Roman"/>
          </w:rPr>
          <w:delText>;</w:delText>
        </w:r>
      </w:del>
      <w:del w:id="472" w:author="Brian Stock" w:date="2020-08-31T19:49:00Z">
        <w:r w:rsidRPr="0003267E" w:rsidDel="00606AF8">
          <w:rPr>
            <w:rFonts w:ascii="Times New Roman" w:hAnsi="Times New Roman" w:cs="Times New Roman"/>
          </w:rPr>
          <w:delText xml:space="preserve"> Branch, T.A.</w:delText>
        </w:r>
      </w:del>
      <w:del w:id="473" w:author="Brian Stock" w:date="2020-08-31T19:35:00Z">
        <w:r w:rsidRPr="0003267E" w:rsidDel="0003267E">
          <w:rPr>
            <w:rFonts w:ascii="Times New Roman" w:hAnsi="Times New Roman" w:cs="Times New Roman"/>
          </w:rPr>
          <w:delText>;</w:delText>
        </w:r>
      </w:del>
      <w:del w:id="474" w:author="Brian Stock" w:date="2020-08-31T19:49:00Z">
        <w:r w:rsidRPr="0003267E" w:rsidDel="00606AF8">
          <w:rPr>
            <w:rFonts w:ascii="Times New Roman" w:hAnsi="Times New Roman" w:cs="Times New Roman"/>
          </w:rPr>
          <w:delText xml:space="preserve"> Hilborn, R. Examining common assumptions about recruitment: a meta</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analysis of recruitment dynamics for worldwide marine fisheries. Fish and Fisheries</w:delText>
        </w:r>
      </w:del>
      <w:del w:id="475" w:author="Brian Stock" w:date="2020-08-31T19:47:00Z">
        <w:r w:rsidRPr="0003267E" w:rsidDel="00E06303">
          <w:rPr>
            <w:rFonts w:ascii="Times New Roman" w:hAnsi="Times New Roman" w:cs="Times New Roman"/>
          </w:rPr>
          <w:delText>.</w:delText>
        </w:r>
      </w:del>
      <w:del w:id="476" w:author="Brian Stock" w:date="2020-08-31T19:49:00Z">
        <w:r w:rsidRPr="0003267E" w:rsidDel="00606AF8">
          <w:rPr>
            <w:rFonts w:ascii="Times New Roman" w:hAnsi="Times New Roman" w:cs="Times New Roman"/>
          </w:rPr>
          <w:delText xml:space="preserve"> 16:633-648</w:delText>
        </w:r>
      </w:del>
      <w:del w:id="477" w:author="Brian Stock" w:date="2020-08-31T15:17:00Z">
        <w:r w:rsidRPr="0003267E" w:rsidDel="00B26BC1">
          <w:rPr>
            <w:rFonts w:ascii="Times New Roman" w:hAnsi="Times New Roman" w:cs="Times New Roman"/>
          </w:rPr>
          <w:delText>; 2015</w:delText>
        </w:r>
      </w:del>
    </w:p>
    <w:p w14:paraId="13A43330" w14:textId="68A2B09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78" w:author="Brian Stock" w:date="2020-08-31T19:35:00Z">
        <w:r w:rsidRPr="0003267E" w:rsidDel="0003267E">
          <w:rPr>
            <w:rFonts w:ascii="Times New Roman" w:hAnsi="Times New Roman" w:cs="Times New Roman"/>
          </w:rPr>
          <w:delText>;</w:delText>
        </w:r>
      </w:del>
      <w:ins w:id="479" w:author="Brian Stock" w:date="2020-08-31T19:35:00Z">
        <w:r w:rsidR="0003267E">
          <w:rPr>
            <w:rFonts w:ascii="Times New Roman" w:hAnsi="Times New Roman" w:cs="Times New Roman"/>
          </w:rPr>
          <w:t>,</w:t>
        </w:r>
      </w:ins>
      <w:r w:rsidRPr="0003267E">
        <w:rPr>
          <w:rFonts w:ascii="Times New Roman" w:hAnsi="Times New Roman" w:cs="Times New Roman"/>
        </w:rPr>
        <w:t xml:space="preserve"> Jensen, O.P.</w:t>
      </w:r>
      <w:del w:id="480" w:author="Brian Stock" w:date="2020-08-31T19:35:00Z">
        <w:r w:rsidRPr="0003267E" w:rsidDel="0003267E">
          <w:rPr>
            <w:rFonts w:ascii="Times New Roman" w:hAnsi="Times New Roman" w:cs="Times New Roman"/>
          </w:rPr>
          <w:delText>;</w:delText>
        </w:r>
      </w:del>
      <w:ins w:id="48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82"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Zipkin, E.F. </w:t>
      </w:r>
      <w:ins w:id="483" w:author="Brian Stock" w:date="2020-08-31T15:17:00Z">
        <w:r w:rsidR="00B26BC1" w:rsidRPr="0003267E">
          <w:rPr>
            <w:rFonts w:ascii="Times New Roman" w:hAnsi="Times New Roman" w:cs="Times New Roman"/>
          </w:rPr>
          <w:t xml:space="preserve">2014. </w:t>
        </w:r>
      </w:ins>
      <w:r w:rsidRPr="0003267E">
        <w:rPr>
          <w:rFonts w:ascii="Times New Roman" w:hAnsi="Times New Roman" w:cs="Times New Roman"/>
        </w:rPr>
        <w:t>How variable is recruitment for exploited marine fishes? A hierarchical model for testing life history theory. Canadian Journal of Fisheries and Aquatic Sciences</w:t>
      </w:r>
      <w:del w:id="484"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71:</w:t>
      </w:r>
      <w:ins w:id="485" w:author="Brian Stock" w:date="2020-08-31T19:48:00Z">
        <w:r w:rsidR="00E06303">
          <w:rPr>
            <w:rFonts w:ascii="Times New Roman" w:hAnsi="Times New Roman" w:cs="Times New Roman"/>
          </w:rPr>
          <w:t xml:space="preserve"> </w:t>
        </w:r>
      </w:ins>
      <w:r w:rsidRPr="0003267E">
        <w:rPr>
          <w:rFonts w:ascii="Times New Roman" w:hAnsi="Times New Roman" w:cs="Times New Roman"/>
        </w:rPr>
        <w:t>973-983</w:t>
      </w:r>
      <w:ins w:id="486" w:author="Brian Stock" w:date="2020-08-31T15:17:00Z">
        <w:r w:rsidR="00B26BC1" w:rsidRPr="0003267E">
          <w:rPr>
            <w:rFonts w:ascii="Times New Roman" w:hAnsi="Times New Roman" w:cs="Times New Roman"/>
          </w:rPr>
          <w:t>.</w:t>
        </w:r>
      </w:ins>
      <w:del w:id="487" w:author="Brian Stock" w:date="2020-08-31T15:17:00Z">
        <w:r w:rsidRPr="0003267E" w:rsidDel="00B26BC1">
          <w:rPr>
            <w:rFonts w:ascii="Times New Roman" w:hAnsi="Times New Roman" w:cs="Times New Roman"/>
          </w:rPr>
          <w:delText>; 2014</w:delText>
        </w:r>
      </w:del>
    </w:p>
    <w:p w14:paraId="1D4C83F8" w14:textId="2D8194F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88" w:author="Brian Stock" w:date="2020-08-31T19:35:00Z">
        <w:r w:rsidRPr="0003267E" w:rsidDel="0003267E">
          <w:rPr>
            <w:rFonts w:ascii="Times New Roman" w:hAnsi="Times New Roman" w:cs="Times New Roman"/>
          </w:rPr>
          <w:delText>;</w:delText>
        </w:r>
      </w:del>
      <w:ins w:id="489"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490" w:author="Brian Stock" w:date="2020-08-31T19:35:00Z">
        <w:r w:rsidRPr="0003267E" w:rsidDel="0003267E">
          <w:rPr>
            <w:rFonts w:ascii="Times New Roman" w:hAnsi="Times New Roman" w:cs="Times New Roman"/>
          </w:rPr>
          <w:delText>;</w:delText>
        </w:r>
      </w:del>
      <w:ins w:id="49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92" w:author="Brian Stock" w:date="2020-08-31T19:48:00Z">
        <w:r w:rsidR="00E06303">
          <w:rPr>
            <w:rFonts w:ascii="Times New Roman" w:hAnsi="Times New Roman" w:cs="Times New Roman"/>
          </w:rPr>
          <w:t xml:space="preserve">and </w:t>
        </w:r>
      </w:ins>
      <w:r w:rsidRPr="0003267E">
        <w:rPr>
          <w:rFonts w:ascii="Times New Roman" w:hAnsi="Times New Roman" w:cs="Times New Roman"/>
        </w:rPr>
        <w:t xml:space="preserve">Cope, J.M. </w:t>
      </w:r>
      <w:ins w:id="493" w:author="Brian Stock" w:date="2020-08-31T15:17:00Z">
        <w:r w:rsidR="00B26BC1" w:rsidRPr="0003267E">
          <w:rPr>
            <w:rFonts w:ascii="Times New Roman" w:hAnsi="Times New Roman" w:cs="Times New Roman"/>
          </w:rPr>
          <w:t xml:space="preserve">2015. </w:t>
        </w:r>
      </w:ins>
      <w:r w:rsidRPr="0003267E">
        <w:rPr>
          <w:rFonts w:ascii="Times New Roman" w:hAnsi="Times New Roman" w:cs="Times New Roman"/>
        </w:rPr>
        <w:t>The potential impact of time-variation in vital rates on fisheries management targets for marine fishes. Fisheries Research</w:t>
      </w:r>
      <w:del w:id="494"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169:</w:t>
      </w:r>
      <w:ins w:id="495" w:author="Brian Stock" w:date="2020-08-31T19:48:00Z">
        <w:r w:rsidR="00E06303">
          <w:rPr>
            <w:rFonts w:ascii="Times New Roman" w:hAnsi="Times New Roman" w:cs="Times New Roman"/>
          </w:rPr>
          <w:t xml:space="preserve"> </w:t>
        </w:r>
      </w:ins>
      <w:r w:rsidRPr="0003267E">
        <w:rPr>
          <w:rFonts w:ascii="Times New Roman" w:hAnsi="Times New Roman" w:cs="Times New Roman"/>
        </w:rPr>
        <w:t>8-17</w:t>
      </w:r>
      <w:ins w:id="496" w:author="Brian Stock" w:date="2020-08-31T15:17:00Z">
        <w:r w:rsidR="00B26BC1" w:rsidRPr="0003267E">
          <w:rPr>
            <w:rFonts w:ascii="Times New Roman" w:hAnsi="Times New Roman" w:cs="Times New Roman"/>
          </w:rPr>
          <w:t>.</w:t>
        </w:r>
      </w:ins>
      <w:del w:id="497" w:author="Brian Stock" w:date="2020-08-31T15:17:00Z">
        <w:r w:rsidRPr="0003267E" w:rsidDel="00B26BC1">
          <w:rPr>
            <w:rFonts w:ascii="Times New Roman" w:hAnsi="Times New Roman" w:cs="Times New Roman"/>
          </w:rPr>
          <w:delText>; 2015</w:delText>
        </w:r>
      </w:del>
    </w:p>
    <w:p w14:paraId="1315E9AB" w14:textId="77777777" w:rsidR="00B26BC1" w:rsidRPr="0003267E" w:rsidRDefault="00EA7EA4" w:rsidP="004753A9">
      <w:pPr>
        <w:ind w:left="720" w:hanging="720"/>
        <w:rPr>
          <w:ins w:id="498" w:author="Brian Stock" w:date="2020-08-31T15:16:00Z"/>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w:t>
      </w:r>
      <w:del w:id="499"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27: 85–95.</w:t>
      </w:r>
      <w:r w:rsidR="004753A9" w:rsidRPr="0003267E">
        <w:rPr>
          <w:rFonts w:ascii="Times New Roman" w:hAnsi="Times New Roman" w:cs="Times New Roman"/>
          <w:rPrChange w:id="500" w:author="Brian Stock" w:date="2020-08-31T19:35:00Z">
            <w:rPr>
              <w:rFonts w:ascii="Times New Roman" w:hAnsi="Times New Roman" w:cs="Times New Roman"/>
            </w:rPr>
          </w:rPrChange>
        </w:rPr>
        <w:fldChar w:fldCharType="end"/>
      </w:r>
    </w:p>
    <w:p w14:paraId="159D1C54" w14:textId="24A8B260" w:rsidR="004753A9" w:rsidRDefault="00B26BC1" w:rsidP="004753A9">
      <w:pPr>
        <w:ind w:left="720" w:hanging="720"/>
        <w:rPr>
          <w:rFonts w:ascii="Times New Roman" w:hAnsi="Times New Roman" w:cs="Times New Roman"/>
        </w:rPr>
      </w:pPr>
      <w:ins w:id="501" w:author="Brian Stock" w:date="2020-08-31T15:16:00Z">
        <w:r w:rsidRPr="0003267E">
          <w:rPr>
            <w:rFonts w:ascii="Times New Roman" w:hAnsi="Times New Roman" w:cs="Times New Roman"/>
          </w:rPr>
          <w:t>Xu, H., Thorson, J. T., Methot, R. D., and Taylor, I. G. 2019. A new semi-parametric method for autocorrelated age-and time-varying selectivity in age-structured assessment models. Canadian Journal of Fisheries and Aquatic Sciences</w:t>
        </w:r>
      </w:ins>
      <w:ins w:id="502" w:author="Brian Stock" w:date="2020-08-31T19:48:00Z">
        <w:r w:rsidR="00E06303">
          <w:rPr>
            <w:rFonts w:ascii="Times New Roman" w:hAnsi="Times New Roman" w:cs="Times New Roman"/>
          </w:rPr>
          <w:t xml:space="preserve"> </w:t>
        </w:r>
      </w:ins>
      <w:ins w:id="503" w:author="Brian Stock" w:date="2020-08-31T15:16:00Z">
        <w:r w:rsidRPr="0003267E">
          <w:rPr>
            <w:rFonts w:ascii="Times New Roman" w:hAnsi="Times New Roman" w:cs="Times New Roman"/>
          </w:rPr>
          <w:t>76: 268-285.</w:t>
        </w:r>
      </w:ins>
      <w:bookmarkStart w:id="504" w:name="_GoBack"/>
      <w:bookmarkEnd w:id="504"/>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3"/>
          <w:pgSz w:w="12240" w:h="15840"/>
          <w:pgMar w:top="1440" w:right="1440" w:bottom="1440" w:left="1440" w:header="720" w:footer="720" w:gutter="0"/>
          <w:lnNumType w:countBy="1" w:restart="continuous"/>
          <w:cols w:space="720"/>
          <w:docGrid w:linePitch="360"/>
        </w:sectPr>
      </w:pPr>
    </w:p>
    <w:p w14:paraId="0C472F39" w14:textId="16B394A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241"/>
      <w:r w:rsidR="00660ABD">
        <w:rPr>
          <w:rFonts w:ascii="Times New Roman" w:hAnsi="Times New Roman" w:cs="Times New Roman"/>
        </w:rPr>
        <w:t xml:space="preserve"> </w:t>
      </w:r>
      <w:ins w:id="505" w:author="Brian Stock" w:date="2020-09-01T17:42:00Z">
        <w:r w:rsidR="00063A88">
          <w:rPr>
            <w:rFonts w:ascii="Times New Roman" w:hAnsi="Times New Roman" w:cs="Times New Roman"/>
          </w:rPr>
          <w:t>“Base”</w:t>
        </w:r>
      </w:ins>
      <w:del w:id="506" w:author="Brian Stock" w:date="2020-09-01T17:41:00Z">
        <w:r w:rsidR="00063A88" w:rsidDel="005E58B4">
          <w:rPr>
            <w:rFonts w:ascii="Times New Roman" w:hAnsi="Times New Roman" w:cs="Times New Roman"/>
          </w:rPr>
          <w:delText xml:space="preserve"> NAA-1</w:delText>
        </w:r>
      </w:del>
      <w:r w:rsidR="00063A88">
        <w:rPr>
          <w:rFonts w:ascii="Times New Roman" w:hAnsi="Times New Roman" w:cs="Times New Roman"/>
        </w:rPr>
        <w:t xml:space="preserve"> is most similar to a statistical catch-at-age model, </w:t>
      </w:r>
      <w:ins w:id="507" w:author="Brian Stock" w:date="2020-09-01T17:42:00Z">
        <w:r w:rsidR="00063A88">
          <w:rPr>
            <w:rFonts w:ascii="Times New Roman" w:hAnsi="Times New Roman" w:cs="Times New Roman"/>
          </w:rPr>
          <w:t xml:space="preserve">with </w:t>
        </w:r>
      </w:ins>
      <w:r w:rsidR="00D0122D">
        <w:rPr>
          <w:rFonts w:ascii="Times New Roman" w:hAnsi="Times New Roman" w:cs="Times New Roman"/>
        </w:rPr>
        <w:t xml:space="preserve">independent </w:t>
      </w:r>
      <w:del w:id="508" w:author="Brian Stock" w:date="2020-09-01T17:42:00Z">
        <w:r w:rsidR="00063A88" w:rsidDel="005E58B4">
          <w:rPr>
            <w:rFonts w:ascii="Times New Roman" w:hAnsi="Times New Roman" w:cs="Times New Roman"/>
          </w:rPr>
          <w:delText xml:space="preserve">where </w:delText>
        </w:r>
      </w:del>
      <w:r w:rsidR="00063A88">
        <w:rPr>
          <w:rFonts w:ascii="Times New Roman" w:hAnsi="Times New Roman" w:cs="Times New Roman"/>
        </w:rPr>
        <w:t xml:space="preserve">recruitment </w:t>
      </w:r>
      <w:del w:id="509" w:author="Brian Stock" w:date="2020-09-01T17:42:00Z">
        <w:r w:rsidR="00063A88" w:rsidDel="005E58B4">
          <w:rPr>
            <w:rFonts w:ascii="Times New Roman" w:hAnsi="Times New Roman" w:cs="Times New Roman"/>
          </w:rPr>
          <w:delText xml:space="preserve">is typically </w:delText>
        </w:r>
      </w:del>
      <w:r w:rsidR="00D0122D">
        <w:rPr>
          <w:rFonts w:ascii="Times New Roman" w:hAnsi="Times New Roman" w:cs="Times New Roman"/>
        </w:rPr>
        <w:t>deviations</w:t>
      </w:r>
      <w:r w:rsidR="00063A88">
        <w:rPr>
          <w:rFonts w:ascii="Times New Roman" w:hAnsi="Times New Roman" w:cs="Times New Roman"/>
        </w:rPr>
        <w:t xml:space="preserve"> and </w:t>
      </w:r>
      <w:ins w:id="510" w:author="Brian Stock" w:date="2020-09-01T17:42:00Z">
        <w:r w:rsidR="00063A88">
          <w:rPr>
            <w:rFonts w:ascii="Times New Roman" w:hAnsi="Times New Roman" w:cs="Times New Roman"/>
          </w:rPr>
          <w:t>deterministic</w:t>
        </w:r>
      </w:ins>
      <w:ins w:id="511" w:author="Brian Stock" w:date="2020-09-01T17:43:00Z">
        <w:r w:rsidR="00063A88">
          <w:rPr>
            <w:rFonts w:ascii="Times New Roman" w:hAnsi="Times New Roman" w:cs="Times New Roman"/>
          </w:rPr>
          <w:t xml:space="preserve"> </w:t>
        </w:r>
      </w:ins>
      <w:r w:rsidR="00063A88">
        <w:rPr>
          <w:rFonts w:ascii="Times New Roman" w:hAnsi="Times New Roman" w:cs="Times New Roman"/>
        </w:rPr>
        <w:t>survival</w:t>
      </w:r>
      <w:ins w:id="512" w:author="Brian Stock" w:date="2020-09-01T17:43:00Z">
        <w:r w:rsidR="00063A88">
          <w:rPr>
            <w:rFonts w:ascii="Times New Roman" w:hAnsi="Times New Roman" w:cs="Times New Roman"/>
          </w:rPr>
          <w:t>. NAA-2 is the state-space model with independent survival deviations, as in Miller et al. (201</w:t>
        </w:r>
      </w:ins>
      <w:ins w:id="513" w:author="Brian Stock" w:date="2020-09-01T17:44:00Z">
        <w:r w:rsidR="00063A88">
          <w:rPr>
            <w:rFonts w:ascii="Times New Roman" w:hAnsi="Times New Roman" w:cs="Times New Roman"/>
          </w:rPr>
          <w:t>6).</w:t>
        </w:r>
      </w:ins>
      <w:r w:rsidR="00063A88">
        <w:rPr>
          <w:rFonts w:ascii="Times New Roman" w:hAnsi="Times New Roman" w:cs="Times New Roman"/>
        </w:rPr>
        <w:t xml:space="preserve"> </w:t>
      </w:r>
      <w:r w:rsidR="00660ABD">
        <w:rPr>
          <w:rFonts w:ascii="Times New Roman" w:hAnsi="Times New Roman" w:cs="Times New Roman"/>
        </w:rPr>
        <w:t>NAA-</w:t>
      </w:r>
      <w:r w:rsidR="00063A88">
        <w:rPr>
          <w:rFonts w:ascii="Times New Roman" w:hAnsi="Times New Roman" w:cs="Times New Roman"/>
        </w:rPr>
        <w:t>5</w:t>
      </w:r>
      <w:r w:rsidR="00660ABD">
        <w:rPr>
          <w:rFonts w:ascii="Times New Roman" w:hAnsi="Times New Roman" w:cs="Times New Roman"/>
        </w:rPr>
        <w:t>, where survival is a 2D 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660ABD">
        <w:rPr>
          <w:rFonts w:ascii="Times New Roman" w:hAnsi="Times New Roman" w:cs="Times New Roman"/>
        </w:rPr>
        <w:t xml:space="preserve"> process across years and ages, had the lowest AIC and 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ins w:id="514" w:author="Brian Stock" w:date="2020-09-01T17:46:00Z"/>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3899968C"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76DC2C4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77777777" w:rsidR="005E58B4" w:rsidRPr="00A53D54" w:rsidRDefault="005E58B4" w:rsidP="005E58B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BF1FC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5E58B4" w:rsidRPr="00A53D54" w14:paraId="140D0130" w14:textId="77777777" w:rsidTr="005E58B4">
        <w:trPr>
          <w:trHeight w:val="504"/>
        </w:trPr>
        <w:tc>
          <w:tcPr>
            <w:tcW w:w="990" w:type="dxa"/>
            <w:vAlign w:val="center"/>
          </w:tcPr>
          <w:p w14:paraId="18006D80" w14:textId="67341E87" w:rsidR="005E58B4" w:rsidRPr="00A53D54" w:rsidRDefault="005E58B4" w:rsidP="005E58B4">
            <w:pPr>
              <w:spacing w:after="0"/>
              <w:ind w:firstLine="0"/>
              <w:jc w:val="center"/>
              <w:rPr>
                <w:rFonts w:ascii="Times New Roman" w:hAnsi="Times New Roman" w:cs="Times New Roman"/>
              </w:rPr>
            </w:pPr>
            <w:ins w:id="515" w:author="Brian Stock" w:date="2020-09-01T17:07:00Z">
              <w:r>
                <w:rPr>
                  <w:rFonts w:ascii="Times New Roman" w:hAnsi="Times New Roman" w:cs="Times New Roman"/>
                </w:rPr>
                <w:t>Base</w:t>
              </w:r>
            </w:ins>
            <w:del w:id="516" w:author="Brian Stock" w:date="2020-09-01T17:07:00Z">
              <w:r w:rsidRPr="00A53D54" w:rsidDel="001B451A">
                <w:rPr>
                  <w:rFonts w:ascii="Times New Roman" w:hAnsi="Times New Roman" w:cs="Times New Roman"/>
                </w:rPr>
                <w:delText>NAA-1</w:delText>
              </w:r>
            </w:del>
          </w:p>
        </w:tc>
        <w:tc>
          <w:tcPr>
            <w:tcW w:w="1683" w:type="dxa"/>
            <w:vAlign w:val="center"/>
          </w:tcPr>
          <w:p w14:paraId="7519BCE4" w14:textId="5A71AAE4" w:rsidR="005E58B4" w:rsidRPr="00A53D54" w:rsidRDefault="005E58B4" w:rsidP="005E58B4">
            <w:pPr>
              <w:spacing w:after="0"/>
              <w:ind w:firstLine="0"/>
              <w:jc w:val="center"/>
              <w:rPr>
                <w:ins w:id="517"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5E58B4" w:rsidRPr="00A53D54" w:rsidRDefault="005E58B4" w:rsidP="005E58B4">
            <w:pPr>
              <w:spacing w:after="0"/>
              <w:ind w:firstLine="0"/>
              <w:jc w:val="center"/>
              <w:rPr>
                <w:ins w:id="518" w:author="Brian Stock" w:date="2020-09-01T17:46:00Z"/>
                <w:rFonts w:ascii="Times New Roman" w:hAnsi="Times New Roman" w:cs="Times New Roman"/>
              </w:rPr>
            </w:pPr>
            <w:r>
              <w:rPr>
                <w:rFonts w:ascii="Times New Roman" w:hAnsi="Times New Roman" w:cs="Times New Roman"/>
              </w:rPr>
              <w:t>Indep.</w:t>
            </w:r>
          </w:p>
        </w:tc>
        <w:tc>
          <w:tcPr>
            <w:tcW w:w="939" w:type="dxa"/>
            <w:vAlign w:val="center"/>
          </w:tcPr>
          <w:p w14:paraId="13D54AD6" w14:textId="3E3FB09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939" w:type="dxa"/>
            <w:vAlign w:val="center"/>
          </w:tcPr>
          <w:p w14:paraId="78A4BE4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6325392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260F96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2ED7A23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3F067DE3" w14:textId="44C403E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77184CD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7A49036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221.6</w:t>
            </w:r>
          </w:p>
        </w:tc>
        <w:tc>
          <w:tcPr>
            <w:tcW w:w="270" w:type="dxa"/>
          </w:tcPr>
          <w:p w14:paraId="66EC1638"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E15BB06" w14:textId="21F59F46"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20" w:type="dxa"/>
            <w:vAlign w:val="center"/>
          </w:tcPr>
          <w:p w14:paraId="02B4BF35" w14:textId="01DF1CE4"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0" w:type="dxa"/>
            <w:vAlign w:val="center"/>
          </w:tcPr>
          <w:p w14:paraId="6B18088D" w14:textId="29734E8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5E58B4" w:rsidRPr="00A53D54" w14:paraId="16E652DF" w14:textId="77777777" w:rsidTr="005E58B4">
        <w:trPr>
          <w:trHeight w:val="504"/>
        </w:trPr>
        <w:tc>
          <w:tcPr>
            <w:tcW w:w="990" w:type="dxa"/>
            <w:vAlign w:val="center"/>
          </w:tcPr>
          <w:p w14:paraId="2F46001C" w14:textId="7765958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del w:id="519" w:author="Brian Stock" w:date="2020-09-01T17:07:00Z">
              <w:r w:rsidRPr="00A53D54" w:rsidDel="001B451A">
                <w:rPr>
                  <w:rFonts w:ascii="Times New Roman" w:hAnsi="Times New Roman" w:cs="Times New Roman"/>
                </w:rPr>
                <w:delText>2</w:delText>
              </w:r>
            </w:del>
            <w:ins w:id="520" w:author="Brian Stock" w:date="2020-09-01T17:07:00Z">
              <w:r>
                <w:rPr>
                  <w:rFonts w:ascii="Times New Roman" w:hAnsi="Times New Roman" w:cs="Times New Roman"/>
                </w:rPr>
                <w:t>1</w:t>
              </w:r>
            </w:ins>
          </w:p>
        </w:tc>
        <w:tc>
          <w:tcPr>
            <w:tcW w:w="1683" w:type="dxa"/>
            <w:vAlign w:val="center"/>
          </w:tcPr>
          <w:p w14:paraId="2C5A7048" w14:textId="7C162554" w:rsidR="005E58B4" w:rsidRPr="00A53D54" w:rsidRDefault="005E58B4" w:rsidP="005E58B4">
            <w:pPr>
              <w:spacing w:after="0"/>
              <w:ind w:firstLine="0"/>
              <w:jc w:val="center"/>
              <w:rPr>
                <w:ins w:id="521"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09B32EFE" w14:textId="2BEA1371" w:rsidR="005E58B4" w:rsidRPr="00A53D54" w:rsidRDefault="005E58B4" w:rsidP="005E58B4">
            <w:pPr>
              <w:spacing w:after="0"/>
              <w:ind w:firstLine="0"/>
              <w:jc w:val="center"/>
              <w:rPr>
                <w:ins w:id="522" w:author="Brian Stock" w:date="2020-09-01T17:46:00Z"/>
                <w:rFonts w:ascii="Times New Roman" w:hAnsi="Times New Roman" w:cs="Times New Roman"/>
              </w:rPr>
            </w:pPr>
            <w:r>
              <w:rPr>
                <w:rFonts w:ascii="Times New Roman" w:hAnsi="Times New Roman" w:cs="Times New Roman"/>
              </w:rPr>
              <w:t>AR(1) year</w:t>
            </w:r>
          </w:p>
        </w:tc>
        <w:tc>
          <w:tcPr>
            <w:tcW w:w="939" w:type="dxa"/>
            <w:vAlign w:val="center"/>
          </w:tcPr>
          <w:p w14:paraId="7E8A64C7" w14:textId="617968B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939" w:type="dxa"/>
            <w:vAlign w:val="center"/>
          </w:tcPr>
          <w:p w14:paraId="1E4918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754B7F6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940" w:type="dxa"/>
            <w:vAlign w:val="center"/>
          </w:tcPr>
          <w:p w14:paraId="6C64215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B866346"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58609911" w14:textId="21761EC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990" w:type="dxa"/>
            <w:vAlign w:val="center"/>
          </w:tcPr>
          <w:p w14:paraId="0CDD0881"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56.3</w:t>
            </w:r>
          </w:p>
        </w:tc>
        <w:tc>
          <w:tcPr>
            <w:tcW w:w="810" w:type="dxa"/>
            <w:vAlign w:val="center"/>
          </w:tcPr>
          <w:p w14:paraId="169C02D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7.3</w:t>
            </w:r>
          </w:p>
        </w:tc>
        <w:tc>
          <w:tcPr>
            <w:tcW w:w="270" w:type="dxa"/>
          </w:tcPr>
          <w:p w14:paraId="243AC7F5"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A260B55" w14:textId="0A1D61B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20" w:type="dxa"/>
            <w:vAlign w:val="center"/>
          </w:tcPr>
          <w:p w14:paraId="208DA72E" w14:textId="671E1A2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0</w:t>
            </w:r>
          </w:p>
        </w:tc>
        <w:tc>
          <w:tcPr>
            <w:tcW w:w="720" w:type="dxa"/>
            <w:vAlign w:val="center"/>
          </w:tcPr>
          <w:p w14:paraId="75534761" w14:textId="42C6B23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5E58B4" w:rsidRPr="00A53D54" w14:paraId="67833C2E" w14:textId="77777777" w:rsidTr="005E58B4">
        <w:trPr>
          <w:trHeight w:val="504"/>
        </w:trPr>
        <w:tc>
          <w:tcPr>
            <w:tcW w:w="990" w:type="dxa"/>
            <w:vAlign w:val="center"/>
          </w:tcPr>
          <w:p w14:paraId="4469DBD9" w14:textId="4DF8B01D"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23" w:author="Brian Stock" w:date="2020-09-01T17:07:00Z">
              <w:r>
                <w:rPr>
                  <w:rFonts w:ascii="Times New Roman" w:hAnsi="Times New Roman" w:cs="Times New Roman"/>
                </w:rPr>
                <w:t>2</w:t>
              </w:r>
            </w:ins>
            <w:del w:id="524" w:author="Brian Stock" w:date="2020-09-01T17:07:00Z">
              <w:r w:rsidRPr="00A53D54" w:rsidDel="001B451A">
                <w:rPr>
                  <w:rFonts w:ascii="Times New Roman" w:hAnsi="Times New Roman" w:cs="Times New Roman"/>
                </w:rPr>
                <w:delText>3</w:delText>
              </w:r>
            </w:del>
          </w:p>
        </w:tc>
        <w:tc>
          <w:tcPr>
            <w:tcW w:w="1683" w:type="dxa"/>
            <w:vAlign w:val="center"/>
          </w:tcPr>
          <w:p w14:paraId="1A294C48" w14:textId="58892F1C" w:rsidR="005E58B4" w:rsidRPr="00A53D54" w:rsidRDefault="005E58B4" w:rsidP="005E58B4">
            <w:pPr>
              <w:spacing w:after="0"/>
              <w:ind w:firstLine="0"/>
              <w:jc w:val="center"/>
              <w:rPr>
                <w:ins w:id="525"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5E58B4" w:rsidRPr="00A53D54" w:rsidRDefault="005E58B4" w:rsidP="005E58B4">
            <w:pPr>
              <w:spacing w:after="0"/>
              <w:ind w:firstLine="0"/>
              <w:jc w:val="center"/>
              <w:rPr>
                <w:ins w:id="526" w:author="Brian Stock" w:date="2020-09-01T17:46:00Z"/>
                <w:rFonts w:ascii="Times New Roman" w:hAnsi="Times New Roman" w:cs="Times New Roman"/>
              </w:rPr>
            </w:pPr>
            <w:r>
              <w:rPr>
                <w:rFonts w:ascii="Times New Roman" w:hAnsi="Times New Roman" w:cs="Times New Roman"/>
              </w:rPr>
              <w:t>Indep.</w:t>
            </w:r>
          </w:p>
        </w:tc>
        <w:tc>
          <w:tcPr>
            <w:tcW w:w="939" w:type="dxa"/>
            <w:vAlign w:val="center"/>
          </w:tcPr>
          <w:p w14:paraId="069256A3" w14:textId="3A1E791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939" w:type="dxa"/>
            <w:vAlign w:val="center"/>
          </w:tcPr>
          <w:p w14:paraId="3712695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939" w:type="dxa"/>
            <w:vAlign w:val="center"/>
          </w:tcPr>
          <w:p w14:paraId="585FAB9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69474F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7C3798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6FBAD9D9" w14:textId="7D9B3EC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990" w:type="dxa"/>
            <w:vAlign w:val="center"/>
          </w:tcPr>
          <w:p w14:paraId="6E444A9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897.4</w:t>
            </w:r>
          </w:p>
        </w:tc>
        <w:tc>
          <w:tcPr>
            <w:tcW w:w="810" w:type="dxa"/>
            <w:vAlign w:val="center"/>
          </w:tcPr>
          <w:p w14:paraId="4CEEB7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36.2</w:t>
            </w:r>
          </w:p>
        </w:tc>
        <w:tc>
          <w:tcPr>
            <w:tcW w:w="270" w:type="dxa"/>
          </w:tcPr>
          <w:p w14:paraId="22DA161B"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D088D68" w14:textId="7E15BBF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7</w:t>
            </w:r>
          </w:p>
        </w:tc>
        <w:tc>
          <w:tcPr>
            <w:tcW w:w="720" w:type="dxa"/>
            <w:vAlign w:val="center"/>
          </w:tcPr>
          <w:p w14:paraId="4C25C5C4" w14:textId="4E78D68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20" w:type="dxa"/>
            <w:vAlign w:val="center"/>
          </w:tcPr>
          <w:p w14:paraId="6020DB20" w14:textId="5EEBFEC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5E58B4" w:rsidRPr="00A53D54" w14:paraId="26D49222" w14:textId="77777777" w:rsidTr="005E58B4">
        <w:trPr>
          <w:trHeight w:val="504"/>
        </w:trPr>
        <w:tc>
          <w:tcPr>
            <w:tcW w:w="990" w:type="dxa"/>
            <w:vAlign w:val="center"/>
          </w:tcPr>
          <w:p w14:paraId="78D7B75C" w14:textId="5843BBA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27" w:author="Brian Stock" w:date="2020-09-01T17:07:00Z">
              <w:r>
                <w:rPr>
                  <w:rFonts w:ascii="Times New Roman" w:hAnsi="Times New Roman" w:cs="Times New Roman"/>
                </w:rPr>
                <w:t>3</w:t>
              </w:r>
            </w:ins>
            <w:del w:id="528" w:author="Brian Stock" w:date="2020-09-01T17:07:00Z">
              <w:r w:rsidRPr="00A53D54" w:rsidDel="001B451A">
                <w:rPr>
                  <w:rFonts w:ascii="Times New Roman" w:hAnsi="Times New Roman" w:cs="Times New Roman"/>
                </w:rPr>
                <w:delText>4</w:delText>
              </w:r>
            </w:del>
          </w:p>
        </w:tc>
        <w:tc>
          <w:tcPr>
            <w:tcW w:w="1683" w:type="dxa"/>
            <w:vAlign w:val="center"/>
          </w:tcPr>
          <w:p w14:paraId="2B0EEA2A" w14:textId="398329F2" w:rsidR="005E58B4" w:rsidRPr="00A53D54" w:rsidRDefault="005E58B4" w:rsidP="005E58B4">
            <w:pPr>
              <w:spacing w:after="0"/>
              <w:ind w:firstLine="0"/>
              <w:jc w:val="center"/>
              <w:rPr>
                <w:ins w:id="529"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374CA87" w14:textId="77ED03CD" w:rsidR="005E58B4" w:rsidRPr="00A53D54" w:rsidRDefault="005E58B4" w:rsidP="005E58B4">
            <w:pPr>
              <w:spacing w:after="0"/>
              <w:ind w:firstLine="0"/>
              <w:jc w:val="center"/>
              <w:rPr>
                <w:ins w:id="530" w:author="Brian Stock" w:date="2020-09-01T17:46:00Z"/>
                <w:rFonts w:ascii="Times New Roman" w:hAnsi="Times New Roman" w:cs="Times New Roman"/>
              </w:rPr>
            </w:pPr>
            <w:r>
              <w:rPr>
                <w:rFonts w:ascii="Times New Roman" w:hAnsi="Times New Roman" w:cs="Times New Roman"/>
              </w:rPr>
              <w:t>AR(1) age</w:t>
            </w:r>
          </w:p>
        </w:tc>
        <w:tc>
          <w:tcPr>
            <w:tcW w:w="939" w:type="dxa"/>
            <w:vAlign w:val="center"/>
          </w:tcPr>
          <w:p w14:paraId="4FB2340C" w14:textId="2D6B2B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939" w:type="dxa"/>
            <w:vAlign w:val="center"/>
          </w:tcPr>
          <w:p w14:paraId="02837ED0"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939" w:type="dxa"/>
            <w:vAlign w:val="center"/>
          </w:tcPr>
          <w:p w14:paraId="09A4AB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0D61D68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270" w:type="dxa"/>
          </w:tcPr>
          <w:p w14:paraId="3388B0D9"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7D703EC4" w14:textId="311952C2"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990" w:type="dxa"/>
            <w:vAlign w:val="center"/>
          </w:tcPr>
          <w:p w14:paraId="5624E39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13.7</w:t>
            </w:r>
          </w:p>
        </w:tc>
        <w:tc>
          <w:tcPr>
            <w:tcW w:w="810" w:type="dxa"/>
            <w:vAlign w:val="center"/>
          </w:tcPr>
          <w:p w14:paraId="603B2BB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9</w:t>
            </w:r>
          </w:p>
        </w:tc>
        <w:tc>
          <w:tcPr>
            <w:tcW w:w="270" w:type="dxa"/>
          </w:tcPr>
          <w:p w14:paraId="39B50084"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909A103" w14:textId="238ED60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5</w:t>
            </w:r>
          </w:p>
        </w:tc>
        <w:tc>
          <w:tcPr>
            <w:tcW w:w="720" w:type="dxa"/>
            <w:vAlign w:val="center"/>
          </w:tcPr>
          <w:p w14:paraId="6172E87F" w14:textId="7573FD1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2</w:t>
            </w:r>
          </w:p>
        </w:tc>
        <w:tc>
          <w:tcPr>
            <w:tcW w:w="720" w:type="dxa"/>
            <w:vAlign w:val="center"/>
          </w:tcPr>
          <w:p w14:paraId="104E4C5F" w14:textId="012732F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5E58B4" w:rsidRPr="00A53D54" w14:paraId="02B6510E" w14:textId="77777777" w:rsidTr="005E58B4">
        <w:trPr>
          <w:trHeight w:val="504"/>
        </w:trPr>
        <w:tc>
          <w:tcPr>
            <w:tcW w:w="990" w:type="dxa"/>
            <w:vAlign w:val="center"/>
          </w:tcPr>
          <w:p w14:paraId="1B04364E" w14:textId="5AB7B5F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31" w:author="Brian Stock" w:date="2020-09-01T17:07:00Z">
              <w:r>
                <w:rPr>
                  <w:rFonts w:ascii="Times New Roman" w:hAnsi="Times New Roman" w:cs="Times New Roman"/>
                </w:rPr>
                <w:t>4</w:t>
              </w:r>
            </w:ins>
            <w:del w:id="532" w:author="Brian Stock" w:date="2020-09-01T17:07:00Z">
              <w:r w:rsidRPr="00A53D54" w:rsidDel="001B451A">
                <w:rPr>
                  <w:rFonts w:ascii="Times New Roman" w:hAnsi="Times New Roman" w:cs="Times New Roman"/>
                </w:rPr>
                <w:delText>5</w:delText>
              </w:r>
            </w:del>
          </w:p>
        </w:tc>
        <w:tc>
          <w:tcPr>
            <w:tcW w:w="1683" w:type="dxa"/>
            <w:vAlign w:val="center"/>
          </w:tcPr>
          <w:p w14:paraId="2B5A710A" w14:textId="54CCFDE1" w:rsidR="005E58B4" w:rsidRPr="00A53D54" w:rsidRDefault="005E58B4" w:rsidP="005E58B4">
            <w:pPr>
              <w:spacing w:after="0"/>
              <w:ind w:firstLine="0"/>
              <w:jc w:val="center"/>
              <w:rPr>
                <w:ins w:id="533"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1E3519A" w14:textId="57347435" w:rsidR="005E58B4" w:rsidRPr="00A53D54" w:rsidRDefault="005E58B4" w:rsidP="005E58B4">
            <w:pPr>
              <w:spacing w:after="0"/>
              <w:ind w:firstLine="0"/>
              <w:jc w:val="center"/>
              <w:rPr>
                <w:ins w:id="534" w:author="Brian Stock" w:date="2020-09-01T17:46:00Z"/>
                <w:rFonts w:ascii="Times New Roman" w:hAnsi="Times New Roman" w:cs="Times New Roman"/>
              </w:rPr>
            </w:pPr>
            <w:r>
              <w:rPr>
                <w:rFonts w:ascii="Times New Roman" w:hAnsi="Times New Roman" w:cs="Times New Roman"/>
              </w:rPr>
              <w:t>AR(1) year</w:t>
            </w:r>
          </w:p>
        </w:tc>
        <w:tc>
          <w:tcPr>
            <w:tcW w:w="939" w:type="dxa"/>
            <w:vAlign w:val="center"/>
          </w:tcPr>
          <w:p w14:paraId="73612A8D" w14:textId="328A622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939" w:type="dxa"/>
            <w:vAlign w:val="center"/>
          </w:tcPr>
          <w:p w14:paraId="71AA502A"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939" w:type="dxa"/>
            <w:vAlign w:val="center"/>
          </w:tcPr>
          <w:p w14:paraId="2DD25F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940" w:type="dxa"/>
            <w:vAlign w:val="center"/>
          </w:tcPr>
          <w:p w14:paraId="7AAC885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64204D74"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47F88445" w14:textId="1DF53C8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990" w:type="dxa"/>
            <w:vAlign w:val="center"/>
          </w:tcPr>
          <w:p w14:paraId="23F72A4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28.5</w:t>
            </w:r>
          </w:p>
        </w:tc>
        <w:tc>
          <w:tcPr>
            <w:tcW w:w="810" w:type="dxa"/>
            <w:vAlign w:val="center"/>
          </w:tcPr>
          <w:p w14:paraId="5C1EA0A4"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1</w:t>
            </w:r>
          </w:p>
        </w:tc>
        <w:tc>
          <w:tcPr>
            <w:tcW w:w="270" w:type="dxa"/>
          </w:tcPr>
          <w:p w14:paraId="3B6258F1"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1E059729" w14:textId="6FE1901B"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20" w:type="dxa"/>
            <w:vAlign w:val="center"/>
          </w:tcPr>
          <w:p w14:paraId="5784C2BB" w14:textId="2111830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4</w:t>
            </w:r>
          </w:p>
        </w:tc>
        <w:tc>
          <w:tcPr>
            <w:tcW w:w="720" w:type="dxa"/>
            <w:vAlign w:val="center"/>
          </w:tcPr>
          <w:p w14:paraId="1B2F5AAD" w14:textId="106CA85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5E58B4" w:rsidRPr="00A53D54" w14:paraId="6D4A9CF0" w14:textId="77777777" w:rsidTr="005E58B4">
        <w:trPr>
          <w:trHeight w:val="504"/>
        </w:trPr>
        <w:tc>
          <w:tcPr>
            <w:tcW w:w="990" w:type="dxa"/>
            <w:tcBorders>
              <w:bottom w:val="single" w:sz="4" w:space="0" w:color="auto"/>
            </w:tcBorders>
            <w:vAlign w:val="center"/>
          </w:tcPr>
          <w:p w14:paraId="2F2B2B9F" w14:textId="125AFC6F" w:rsidR="005E58B4" w:rsidRPr="00A53D54" w:rsidRDefault="005E58B4" w:rsidP="005E58B4">
            <w:pPr>
              <w:spacing w:after="0"/>
              <w:ind w:firstLine="0"/>
              <w:jc w:val="center"/>
              <w:rPr>
                <w:rFonts w:ascii="Times New Roman" w:hAnsi="Times New Roman" w:cs="Times New Roman"/>
              </w:rPr>
            </w:pPr>
            <w:bookmarkStart w:id="535" w:name="_Hlk47096343"/>
            <w:r w:rsidRPr="00A53D54">
              <w:rPr>
                <w:rFonts w:ascii="Times New Roman" w:hAnsi="Times New Roman" w:cs="Times New Roman"/>
              </w:rPr>
              <w:t>NAA-</w:t>
            </w:r>
            <w:ins w:id="536" w:author="Brian Stock" w:date="2020-09-01T17:07:00Z">
              <w:r>
                <w:rPr>
                  <w:rFonts w:ascii="Times New Roman" w:hAnsi="Times New Roman" w:cs="Times New Roman"/>
                </w:rPr>
                <w:t>5</w:t>
              </w:r>
            </w:ins>
            <w:del w:id="537" w:author="Brian Stock" w:date="2020-09-01T17:07:00Z">
              <w:r w:rsidRPr="00A53D54" w:rsidDel="001B451A">
                <w:rPr>
                  <w:rFonts w:ascii="Times New Roman" w:hAnsi="Times New Roman" w:cs="Times New Roman"/>
                </w:rPr>
                <w:delText>6</w:delText>
              </w:r>
            </w:del>
          </w:p>
        </w:tc>
        <w:tc>
          <w:tcPr>
            <w:tcW w:w="1683" w:type="dxa"/>
            <w:tcBorders>
              <w:bottom w:val="single" w:sz="4" w:space="0" w:color="auto"/>
            </w:tcBorders>
            <w:vAlign w:val="center"/>
          </w:tcPr>
          <w:p w14:paraId="2AAB334B" w14:textId="4792E65F" w:rsidR="005E58B4" w:rsidRPr="00A53D54" w:rsidRDefault="005E58B4" w:rsidP="005E58B4">
            <w:pPr>
              <w:spacing w:after="0"/>
              <w:ind w:firstLine="0"/>
              <w:jc w:val="center"/>
              <w:rPr>
                <w:ins w:id="538" w:author="Brian Stock" w:date="2020-09-01T17:46:00Z"/>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5E58B4" w:rsidRPr="00A53D54" w:rsidRDefault="005E58B4" w:rsidP="005E58B4">
            <w:pPr>
              <w:spacing w:after="0"/>
              <w:ind w:firstLine="0"/>
              <w:jc w:val="center"/>
              <w:rPr>
                <w:ins w:id="539" w:author="Brian Stock" w:date="2020-09-01T17:46:00Z"/>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08BE2A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939" w:type="dxa"/>
            <w:tcBorders>
              <w:bottom w:val="single" w:sz="4" w:space="0" w:color="auto"/>
            </w:tcBorders>
            <w:vAlign w:val="center"/>
          </w:tcPr>
          <w:p w14:paraId="5A6572C7"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939" w:type="dxa"/>
            <w:tcBorders>
              <w:bottom w:val="single" w:sz="4" w:space="0" w:color="auto"/>
            </w:tcBorders>
            <w:vAlign w:val="center"/>
          </w:tcPr>
          <w:p w14:paraId="00F1147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940" w:type="dxa"/>
            <w:tcBorders>
              <w:bottom w:val="single" w:sz="4" w:space="0" w:color="auto"/>
            </w:tcBorders>
            <w:vAlign w:val="center"/>
          </w:tcPr>
          <w:p w14:paraId="3BABAAD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270" w:type="dxa"/>
            <w:tcBorders>
              <w:bottom w:val="single" w:sz="4" w:space="0" w:color="auto"/>
            </w:tcBorders>
          </w:tcPr>
          <w:p w14:paraId="5B0E53E4" w14:textId="77777777" w:rsidR="005E58B4" w:rsidRPr="00A53D54" w:rsidRDefault="005E58B4" w:rsidP="005E58B4">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4648346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990" w:type="dxa"/>
            <w:tcBorders>
              <w:bottom w:val="single" w:sz="4" w:space="0" w:color="auto"/>
            </w:tcBorders>
            <w:vAlign w:val="center"/>
          </w:tcPr>
          <w:p w14:paraId="41A4614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33.6</w:t>
            </w:r>
          </w:p>
        </w:tc>
        <w:tc>
          <w:tcPr>
            <w:tcW w:w="810" w:type="dxa"/>
            <w:tcBorders>
              <w:bottom w:val="single" w:sz="4" w:space="0" w:color="auto"/>
            </w:tcBorders>
            <w:vAlign w:val="center"/>
          </w:tcPr>
          <w:p w14:paraId="5A34588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p>
        </w:tc>
        <w:tc>
          <w:tcPr>
            <w:tcW w:w="270" w:type="dxa"/>
            <w:tcBorders>
              <w:bottom w:val="single" w:sz="4" w:space="0" w:color="auto"/>
            </w:tcBorders>
          </w:tcPr>
          <w:p w14:paraId="1FF8CC75" w14:textId="77777777" w:rsidR="005E58B4" w:rsidRPr="00A53D54" w:rsidRDefault="005E58B4" w:rsidP="005E58B4">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46FAD6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6</w:t>
            </w:r>
          </w:p>
        </w:tc>
        <w:tc>
          <w:tcPr>
            <w:tcW w:w="720" w:type="dxa"/>
            <w:tcBorders>
              <w:bottom w:val="single" w:sz="4" w:space="0" w:color="auto"/>
            </w:tcBorders>
            <w:vAlign w:val="center"/>
          </w:tcPr>
          <w:p w14:paraId="21D73D31" w14:textId="6412A09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9</w:t>
            </w:r>
          </w:p>
        </w:tc>
        <w:tc>
          <w:tcPr>
            <w:tcW w:w="720" w:type="dxa"/>
            <w:tcBorders>
              <w:bottom w:val="single" w:sz="4" w:space="0" w:color="auto"/>
            </w:tcBorders>
            <w:vAlign w:val="center"/>
          </w:tcPr>
          <w:p w14:paraId="59535757" w14:textId="5865D38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540" w:name="table-2.-m-only-models-where-only-m-is-a"/>
      <w:bookmarkEnd w:id="535"/>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5D60A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F95B43">
        <w:rPr>
          <w:rFonts w:ascii="Times New Roman" w:hAnsi="Times New Roman" w:cs="Times New Roman"/>
        </w:rPr>
        <w:t xml:space="preserve">: </w:t>
      </w:r>
      <w:r w:rsidR="00063A88">
        <w:rPr>
          <w:rFonts w:ascii="Times New Roman" w:hAnsi="Times New Roman" w:cs="Times New Roman"/>
        </w:rPr>
        <w:t>recruitment independent by year</w:t>
      </w:r>
      <w:r w:rsidR="00F95B43">
        <w:rPr>
          <w:rFonts w:ascii="Times New Roman" w:hAnsi="Times New Roman" w:cs="Times New Roman"/>
        </w:rPr>
        <w:t xml:space="preserve"> 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r w:rsidR="002A322C">
        <w:rPr>
          <w:rFonts w:ascii="Times New Roman" w:hAnsi="Times New Roman" w:cs="Times New Roman"/>
        </w:rPr>
        <w:t>2D AR</w:t>
      </w:r>
      <w:r w:rsidR="00F95B43">
        <w:rPr>
          <w:rFonts w:ascii="Times New Roman" w:hAnsi="Times New Roman" w:cs="Times New Roman"/>
        </w:rPr>
        <w:t>(</w:t>
      </w:r>
      <w:r w:rsidR="002A322C">
        <w:rPr>
          <w:rFonts w:ascii="Times New Roman" w:hAnsi="Times New Roman" w:cs="Times New Roman"/>
        </w:rPr>
        <w:t>1</w:t>
      </w:r>
      <w:r w:rsidR="00F95B43">
        <w:rPr>
          <w:rFonts w:ascii="Times New Roman" w:hAnsi="Times New Roman" w:cs="Times New Roman"/>
        </w:rPr>
        <w:t>)</w:t>
      </w:r>
      <w:r w:rsidR="002A322C">
        <w:rPr>
          <w:rFonts w:ascii="Times New Roman" w:hAnsi="Times New Roman" w:cs="Times New Roman"/>
        </w:rPr>
        <w:t xml:space="preserve"> random effects on </w:t>
      </w:r>
      <w:r w:rsidR="006919C1">
        <w:rPr>
          <w:rFonts w:ascii="Times New Roman" w:hAnsi="Times New Roman" w:cs="Times New Roman"/>
          <w:i/>
          <w:iCs/>
        </w:rPr>
        <w:t>M</w:t>
      </w:r>
      <w:r w:rsidR="00F95B43">
        <w:rPr>
          <w:rFonts w:ascii="Times New Roman" w:hAnsi="Times New Roman" w:cs="Times New Roman"/>
        </w:rPr>
        <w:t xml:space="preserve"> as in Cadigan (2016) and</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F95B43">
        <w:rPr>
          <w:rFonts w:ascii="Times New Roman" w:hAnsi="Times New Roman" w:cs="Times New Roman"/>
        </w:rPr>
        <w:t xml:space="preserve">and </w:t>
      </w:r>
      <w:r w:rsidR="00660ABD">
        <w:rPr>
          <w:rFonts w:ascii="Times New Roman" w:hAnsi="Times New Roman" w:cs="Times New Roman"/>
        </w:rPr>
        <w:t>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bookmarkEnd w:id="540"/>
      <w:r w:rsidR="002A322C">
        <w:rPr>
          <w:rFonts w:ascii="Times New Roman" w:hAnsi="Times New Roman" w:cs="Times New Roman"/>
        </w:rPr>
        <w:t xml:space="preserve">Mohn’s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B320330"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1BA68B4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77777777" w:rsidR="004F4C5D" w:rsidRPr="00A53D54" w:rsidRDefault="004F4C5D" w:rsidP="004F4C5D">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BF1FC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21DF9953" w14:textId="77777777" w:rsidTr="009D6DDF">
        <w:trPr>
          <w:trHeight w:val="504"/>
        </w:trPr>
        <w:tc>
          <w:tcPr>
            <w:tcW w:w="917" w:type="dxa"/>
            <w:vAlign w:val="center"/>
          </w:tcPr>
          <w:p w14:paraId="2EE511CD" w14:textId="05E844EB"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67177A4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D084DF0" w14:textId="7E84308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34CDEBA8" w14:textId="442BBD4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19BF74E" w14:textId="276DA7D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376B5E47"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2D0C95B2" w14:textId="2F1B3893"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211.9</w:t>
            </w:r>
          </w:p>
        </w:tc>
        <w:tc>
          <w:tcPr>
            <w:tcW w:w="270" w:type="dxa"/>
          </w:tcPr>
          <w:p w14:paraId="505A5EEC"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56D7A794" w14:textId="1DAB514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5.86</w:t>
            </w:r>
          </w:p>
        </w:tc>
        <w:tc>
          <w:tcPr>
            <w:tcW w:w="721" w:type="dxa"/>
            <w:vAlign w:val="center"/>
          </w:tcPr>
          <w:p w14:paraId="2A44B168" w14:textId="5045694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1" w:type="dxa"/>
            <w:vAlign w:val="center"/>
          </w:tcPr>
          <w:p w14:paraId="2856B80D" w14:textId="5E67195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9D6DDF" w:rsidRPr="00A53D54" w14:paraId="6896C1B6" w14:textId="77777777" w:rsidTr="009D6DDF">
        <w:trPr>
          <w:trHeight w:val="504"/>
        </w:trPr>
        <w:tc>
          <w:tcPr>
            <w:tcW w:w="917" w:type="dxa"/>
            <w:vAlign w:val="center"/>
          </w:tcPr>
          <w:p w14:paraId="1A09CD63" w14:textId="0BE95D1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Indep.</w:t>
            </w:r>
          </w:p>
        </w:tc>
        <w:tc>
          <w:tcPr>
            <w:tcW w:w="1350" w:type="dxa"/>
            <w:vAlign w:val="center"/>
          </w:tcPr>
          <w:p w14:paraId="2C14F40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1350" w:type="dxa"/>
            <w:vAlign w:val="center"/>
          </w:tcPr>
          <w:p w14:paraId="3AE166E9"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CF34045" w14:textId="477251B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6BD8A729" w14:textId="22A2DC89"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51068324" w14:textId="5AD6571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990" w:type="dxa"/>
            <w:vAlign w:val="center"/>
          </w:tcPr>
          <w:p w14:paraId="01E1CAD5"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18.0</w:t>
            </w:r>
          </w:p>
        </w:tc>
        <w:tc>
          <w:tcPr>
            <w:tcW w:w="810" w:type="dxa"/>
            <w:vAlign w:val="center"/>
          </w:tcPr>
          <w:p w14:paraId="4E2EFD2F" w14:textId="01B9475F"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5.9</w:t>
            </w:r>
          </w:p>
        </w:tc>
        <w:tc>
          <w:tcPr>
            <w:tcW w:w="270" w:type="dxa"/>
          </w:tcPr>
          <w:p w14:paraId="1267566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7BB3C991" w14:textId="35F851D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3B48BA2F" w14:textId="64015A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721" w:type="dxa"/>
            <w:vAlign w:val="center"/>
          </w:tcPr>
          <w:p w14:paraId="701B7650" w14:textId="0125F61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9D6DDF" w:rsidRPr="00A53D54" w14:paraId="5EC1990A" w14:textId="77777777" w:rsidTr="009D6DDF">
        <w:trPr>
          <w:trHeight w:val="504"/>
        </w:trPr>
        <w:tc>
          <w:tcPr>
            <w:tcW w:w="917" w:type="dxa"/>
            <w:vAlign w:val="center"/>
          </w:tcPr>
          <w:p w14:paraId="7A925D9F" w14:textId="436F7E4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1350" w:type="dxa"/>
            <w:vAlign w:val="center"/>
          </w:tcPr>
          <w:p w14:paraId="52952C8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379707D2" w14:textId="7C023D32"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269" w:type="dxa"/>
          </w:tcPr>
          <w:p w14:paraId="7D06B902" w14:textId="7AF5825C"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33CAE370" w14:textId="7191AF8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990" w:type="dxa"/>
            <w:vAlign w:val="center"/>
          </w:tcPr>
          <w:p w14:paraId="0983FE42"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98.8</w:t>
            </w:r>
          </w:p>
        </w:tc>
        <w:tc>
          <w:tcPr>
            <w:tcW w:w="810" w:type="dxa"/>
            <w:vAlign w:val="center"/>
          </w:tcPr>
          <w:p w14:paraId="27BDD0CB" w14:textId="0F56993A"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25.1</w:t>
            </w:r>
          </w:p>
        </w:tc>
        <w:tc>
          <w:tcPr>
            <w:tcW w:w="270" w:type="dxa"/>
          </w:tcPr>
          <w:p w14:paraId="6B7DB7A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37FFB2AB" w14:textId="21699B7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2.06</w:t>
            </w:r>
          </w:p>
        </w:tc>
        <w:tc>
          <w:tcPr>
            <w:tcW w:w="721" w:type="dxa"/>
            <w:vAlign w:val="center"/>
          </w:tcPr>
          <w:p w14:paraId="6776296E" w14:textId="23D53CA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vAlign w:val="center"/>
          </w:tcPr>
          <w:p w14:paraId="3B203C99" w14:textId="42522E8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8</w:t>
            </w:r>
          </w:p>
        </w:tc>
      </w:tr>
      <w:tr w:rsidR="009D6DDF" w:rsidRPr="00A53D54" w14:paraId="6BE3444F" w14:textId="77777777" w:rsidTr="009D6DDF">
        <w:trPr>
          <w:trHeight w:val="504"/>
        </w:trPr>
        <w:tc>
          <w:tcPr>
            <w:tcW w:w="917" w:type="dxa"/>
            <w:vAlign w:val="center"/>
          </w:tcPr>
          <w:p w14:paraId="4418FE35" w14:textId="587EB8C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1350" w:type="dxa"/>
            <w:vAlign w:val="center"/>
          </w:tcPr>
          <w:p w14:paraId="134D368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1365" w:type="dxa"/>
            <w:gridSpan w:val="2"/>
            <w:vAlign w:val="center"/>
          </w:tcPr>
          <w:p w14:paraId="6CDD8F3F" w14:textId="0180E84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0E8B6BD5" w14:textId="3813DBA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AB8391E" w14:textId="05F4772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990" w:type="dxa"/>
            <w:vAlign w:val="center"/>
          </w:tcPr>
          <w:p w14:paraId="3874164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816.6</w:t>
            </w:r>
          </w:p>
        </w:tc>
        <w:tc>
          <w:tcPr>
            <w:tcW w:w="810" w:type="dxa"/>
            <w:vAlign w:val="center"/>
          </w:tcPr>
          <w:p w14:paraId="58878E96" w14:textId="412AD097"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07.3</w:t>
            </w:r>
          </w:p>
        </w:tc>
        <w:tc>
          <w:tcPr>
            <w:tcW w:w="270" w:type="dxa"/>
          </w:tcPr>
          <w:p w14:paraId="3F3581EF"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637606CD" w14:textId="50FAC3C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9</w:t>
            </w:r>
          </w:p>
        </w:tc>
        <w:tc>
          <w:tcPr>
            <w:tcW w:w="721" w:type="dxa"/>
            <w:vAlign w:val="center"/>
          </w:tcPr>
          <w:p w14:paraId="41EFDF68" w14:textId="3EBA247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2A5A7911" w14:textId="69FFC2D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0</w:t>
            </w:r>
          </w:p>
        </w:tc>
      </w:tr>
      <w:tr w:rsidR="009D6DDF" w:rsidRPr="00A53D54" w14:paraId="5F449C56" w14:textId="77777777" w:rsidTr="009D6DDF">
        <w:trPr>
          <w:trHeight w:val="504"/>
        </w:trPr>
        <w:tc>
          <w:tcPr>
            <w:tcW w:w="917" w:type="dxa"/>
            <w:tcBorders>
              <w:bottom w:val="single" w:sz="4" w:space="0" w:color="auto"/>
            </w:tcBorders>
            <w:vAlign w:val="center"/>
          </w:tcPr>
          <w:p w14:paraId="08C08150" w14:textId="2AB9E79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1350" w:type="dxa"/>
            <w:tcBorders>
              <w:bottom w:val="single" w:sz="4" w:space="0" w:color="auto"/>
            </w:tcBorders>
            <w:vAlign w:val="center"/>
          </w:tcPr>
          <w:p w14:paraId="06F7BA0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1365" w:type="dxa"/>
            <w:gridSpan w:val="2"/>
            <w:tcBorders>
              <w:bottom w:val="single" w:sz="4" w:space="0" w:color="auto"/>
            </w:tcBorders>
            <w:vAlign w:val="center"/>
          </w:tcPr>
          <w:p w14:paraId="7F8F1143" w14:textId="773A77A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269" w:type="dxa"/>
            <w:tcBorders>
              <w:bottom w:val="single" w:sz="4" w:space="0" w:color="auto"/>
            </w:tcBorders>
          </w:tcPr>
          <w:p w14:paraId="4BF901F1" w14:textId="0ACD42F9" w:rsidR="009D6DDF" w:rsidRPr="00A53D54" w:rsidRDefault="009D6DDF" w:rsidP="009D6DDF">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15B4965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990" w:type="dxa"/>
            <w:tcBorders>
              <w:bottom w:val="single" w:sz="4" w:space="0" w:color="auto"/>
            </w:tcBorders>
            <w:vAlign w:val="center"/>
          </w:tcPr>
          <w:p w14:paraId="738577F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23.9</w:t>
            </w:r>
          </w:p>
        </w:tc>
        <w:tc>
          <w:tcPr>
            <w:tcW w:w="810" w:type="dxa"/>
            <w:tcBorders>
              <w:bottom w:val="single" w:sz="4" w:space="0" w:color="auto"/>
            </w:tcBorders>
            <w:vAlign w:val="center"/>
          </w:tcPr>
          <w:p w14:paraId="6257255A" w14:textId="30D885E6"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0.0</w:t>
            </w:r>
          </w:p>
        </w:tc>
        <w:tc>
          <w:tcPr>
            <w:tcW w:w="270" w:type="dxa"/>
            <w:tcBorders>
              <w:bottom w:val="single" w:sz="4" w:space="0" w:color="auto"/>
            </w:tcBorders>
          </w:tcPr>
          <w:p w14:paraId="149FFE52" w14:textId="77777777" w:rsidR="009D6DDF" w:rsidRPr="00A53D54" w:rsidRDefault="009D6DDF" w:rsidP="009D6DDF">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02C683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0541D84A" w14:textId="5BD43D1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tcBorders>
              <w:bottom w:val="single" w:sz="4" w:space="0" w:color="auto"/>
            </w:tcBorders>
            <w:vAlign w:val="center"/>
          </w:tcPr>
          <w:p w14:paraId="4A133E2A" w14:textId="16E3BD2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6</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541" w:name="table-3.-naa-m."/>
    </w:p>
    <w:p w14:paraId="3027FC10" w14:textId="673F3DB4"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541"/>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w:t>
      </w:r>
      <w:r w:rsidR="00E1535F">
        <w:rPr>
          <w:rFonts w:ascii="Times New Roman" w:hAnsi="Times New Roman" w:cs="Times New Roman"/>
        </w:rPr>
        <w:t>3</w:t>
      </w:r>
      <w:r w:rsidR="00214D31">
        <w:rPr>
          <w:rFonts w:ascii="Times New Roman" w:hAnsi="Times New Roman" w:cs="Times New Roman"/>
        </w:rPr>
        <w:t xml:space="preserve"> had the lowest AIC but no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r w:rsidR="00E1535F">
        <w:rPr>
          <w:rFonts w:ascii="Times New Roman" w:hAnsi="Times New Roman" w:cs="Times New Roman"/>
        </w:rPr>
        <w:t xml:space="preserve">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60"/>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9D6DDF" w:rsidRPr="00A53D54" w:rsidRDefault="009D6DDF"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BF1FC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BF1FC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BF1FC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4C6FF13E" w14:textId="77777777" w:rsidTr="0042447A">
        <w:trPr>
          <w:trHeight w:val="504"/>
        </w:trPr>
        <w:tc>
          <w:tcPr>
            <w:tcW w:w="0" w:type="auto"/>
            <w:vAlign w:val="center"/>
          </w:tcPr>
          <w:p w14:paraId="6186330D"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9D6DDF" w:rsidRPr="00A53D54" w:rsidRDefault="00BF1FC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65B10E1D" w14:textId="4F265456"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214BEEC9" w14:textId="22964E6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9D6DDF" w:rsidRPr="00A53D54" w14:paraId="6E9EDDC5" w14:textId="77777777" w:rsidTr="0042447A">
        <w:trPr>
          <w:trHeight w:val="504"/>
        </w:trPr>
        <w:tc>
          <w:tcPr>
            <w:tcW w:w="0" w:type="auto"/>
            <w:vAlign w:val="center"/>
          </w:tcPr>
          <w:p w14:paraId="7D86B149"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66D1925" w14:textId="6300CF6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78F0305" w14:textId="2005A6D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614D2E71" w14:textId="77777777" w:rsidTr="009D6DDF">
        <w:trPr>
          <w:trHeight w:val="504"/>
        </w:trPr>
        <w:tc>
          <w:tcPr>
            <w:tcW w:w="0" w:type="auto"/>
            <w:vAlign w:val="center"/>
          </w:tcPr>
          <w:p w14:paraId="2D3C0168" w14:textId="143DE314"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9D6DDF" w:rsidRPr="00A53D54" w:rsidRDefault="00BF1FC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6BE165A" w14:textId="6234AA4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F99967F" w14:textId="56205C9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30BAF044" w14:textId="77777777" w:rsidTr="009D6DDF">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BF1FC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A53D54" w:rsidRDefault="009D6DDF"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542"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542"/>
    <w:p w14:paraId="731DD25D" w14:textId="6C5E40E6"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4</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E1535F">
        <w:rPr>
          <w:rFonts w:ascii="Times New Roman" w:hAnsi="Times New Roman" w:cs="Times New Roman"/>
        </w:rPr>
        <w:t>1</w:t>
      </w:r>
      <w:r>
        <w:rPr>
          <w:rFonts w:ascii="Times New Roman" w:hAnsi="Times New Roman" w:cs="Times New Roman"/>
        </w:rPr>
        <w:t xml:space="preserve"> had the lowest AIC but no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2 had higher AIC but the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Pr>
          <w:rFonts w:ascii="Times New Roman" w:hAnsi="Times New Roman" w:cs="Times New Roman"/>
        </w:rPr>
        <w:t xml:space="preserve">Mohn’s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r w:rsidR="00E1535F">
        <w:rPr>
          <w:rFonts w:ascii="Times New Roman" w:hAnsi="Times New Roman" w:cs="Times New Roman"/>
        </w:rPr>
        <w:t xml:space="preserve"> NAA-M-CPI-3 and NAA-M-CPI-4 did not converge.</w:t>
      </w:r>
    </w:p>
    <w:tbl>
      <w:tblPr>
        <w:tblStyle w:val="Table"/>
        <w:tblW w:w="0" w:type="auto"/>
        <w:tblLook w:val="07E0" w:firstRow="1" w:lastRow="1" w:firstColumn="1" w:lastColumn="1" w:noHBand="1" w:noVBand="1"/>
      </w:tblPr>
      <w:tblGrid>
        <w:gridCol w:w="1683"/>
        <w:gridCol w:w="2061"/>
        <w:gridCol w:w="1788"/>
        <w:gridCol w:w="222"/>
        <w:gridCol w:w="1076"/>
        <w:gridCol w:w="956"/>
        <w:gridCol w:w="760"/>
        <w:gridCol w:w="222"/>
        <w:gridCol w:w="716"/>
        <w:gridCol w:w="660"/>
        <w:gridCol w:w="716"/>
      </w:tblGrid>
      <w:tr w:rsidR="009D6DDF" w:rsidRPr="00A53D54" w14:paraId="3B5E6E88" w14:textId="77777777" w:rsidTr="000F0308">
        <w:trPr>
          <w:trHeight w:val="360"/>
        </w:trPr>
        <w:tc>
          <w:tcPr>
            <w:tcW w:w="0" w:type="auto"/>
            <w:tcBorders>
              <w:top w:val="single" w:sz="4" w:space="0" w:color="auto"/>
            </w:tcBorders>
            <w:vAlign w:val="center"/>
          </w:tcPr>
          <w:p w14:paraId="043E52F9" w14:textId="77777777" w:rsidR="009D6DDF" w:rsidRPr="00A53D54" w:rsidRDefault="009D6DDF" w:rsidP="004502E4">
            <w:pPr>
              <w:spacing w:after="0"/>
              <w:ind w:firstLine="0"/>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20081C44" w14:textId="5C060BE6" w:rsidR="009D6DDF" w:rsidRPr="00A53D54" w:rsidRDefault="009D6DDF"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9D6DDF" w:rsidRDefault="009D6DDF"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9D6DDF" w:rsidRPr="00A53D54" w:rsidRDefault="009D6DDF"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9D6DDF" w:rsidRDefault="009D6DDF"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9D6DDF" w:rsidRPr="00A53D54" w:rsidRDefault="009D6DDF" w:rsidP="004502E4">
            <w:pPr>
              <w:spacing w:after="0"/>
              <w:ind w:firstLine="0"/>
              <w:rPr>
                <w:rFonts w:ascii="Times New Roman" w:eastAsia="Calibri"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1F3FFA6B" w14:textId="77777777" w:rsidTr="004502E4">
        <w:trPr>
          <w:trHeight w:val="360"/>
        </w:trPr>
        <w:tc>
          <w:tcPr>
            <w:tcW w:w="0" w:type="auto"/>
            <w:tcBorders>
              <w:bottom w:val="single" w:sz="0" w:space="0" w:color="auto"/>
            </w:tcBorders>
            <w:vAlign w:val="center"/>
          </w:tcPr>
          <w:p w14:paraId="7F024A73" w14:textId="5A58547C"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70101A9F" w14:textId="77777777" w:rsidR="009D6DDF" w:rsidRPr="00A53D54" w:rsidRDefault="009D6DDF"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9D6DDF" w:rsidRPr="00A53D54" w:rsidRDefault="009D6DDF"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9D6DDF" w:rsidRPr="00A53D54" w:rsidRDefault="009D6DDF"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9D6DDF" w:rsidRPr="00A53D54" w:rsidRDefault="00BF1FC1"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9D6DDF" w:rsidRPr="00A53D54" w:rsidRDefault="00BF1FC1"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9D6DDF" w:rsidRPr="00A53D54" w:rsidRDefault="00BF1FC1"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FF0F68" w:rsidRPr="00A53D54" w14:paraId="6FFFC42B" w14:textId="77777777" w:rsidTr="00FF0F68">
        <w:trPr>
          <w:trHeight w:val="504"/>
        </w:trPr>
        <w:tc>
          <w:tcPr>
            <w:tcW w:w="0" w:type="auto"/>
            <w:vAlign w:val="center"/>
          </w:tcPr>
          <w:p w14:paraId="7476A4AC"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FF0F68" w:rsidRPr="00A53D54" w:rsidRDefault="00BF1FC1"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FF0F68" w:rsidRPr="00A53D54" w:rsidRDefault="00BF1FC1" w:rsidP="00FF0F68">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1B15980"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F3F0851" w14:textId="34DA31B2"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687C32AE"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0.0</w:t>
            </w:r>
          </w:p>
        </w:tc>
        <w:tc>
          <w:tcPr>
            <w:tcW w:w="0" w:type="auto"/>
            <w:vAlign w:val="center"/>
          </w:tcPr>
          <w:p w14:paraId="5B6EEFEE"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4B569CCB" w14:textId="028BA19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9</w:t>
            </w:r>
          </w:p>
        </w:tc>
      </w:tr>
      <w:tr w:rsidR="00FF0F68" w:rsidRPr="00A53D54" w14:paraId="6EA03657" w14:textId="77777777" w:rsidTr="00FF0F68">
        <w:trPr>
          <w:trHeight w:val="504"/>
        </w:trPr>
        <w:tc>
          <w:tcPr>
            <w:tcW w:w="0" w:type="auto"/>
            <w:vAlign w:val="center"/>
          </w:tcPr>
          <w:p w14:paraId="421599C3"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FF0F68" w:rsidRPr="00A53D54" w:rsidRDefault="00BF1FC1"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FF0F68" w:rsidRPr="00A53D54" w:rsidRDefault="00BF1FC1"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F5716A"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1109C2F6" w14:textId="7BC3433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4A6EC122"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6.7</w:t>
            </w:r>
          </w:p>
        </w:tc>
        <w:tc>
          <w:tcPr>
            <w:tcW w:w="0" w:type="auto"/>
            <w:vAlign w:val="center"/>
          </w:tcPr>
          <w:p w14:paraId="312A9327"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9B0A467" w14:textId="4350B7EB"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6</w:t>
            </w:r>
          </w:p>
        </w:tc>
      </w:tr>
      <w:tr w:rsidR="009D6DDF" w:rsidRPr="00A53D54" w14:paraId="24D85478" w14:textId="77777777" w:rsidTr="009D6DDF">
        <w:trPr>
          <w:trHeight w:val="504"/>
        </w:trPr>
        <w:tc>
          <w:tcPr>
            <w:tcW w:w="0" w:type="auto"/>
            <w:vAlign w:val="center"/>
          </w:tcPr>
          <w:p w14:paraId="20766DD6" w14:textId="48EA4F79" w:rsidR="009D6DDF" w:rsidRPr="00A53D54" w:rsidRDefault="009D6DDF"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3</w:t>
            </w:r>
          </w:p>
        </w:tc>
        <w:tc>
          <w:tcPr>
            <w:tcW w:w="0" w:type="auto"/>
            <w:vAlign w:val="center"/>
          </w:tcPr>
          <w:p w14:paraId="7A60699B" w14:textId="733304B3" w:rsidR="009D6DDF" w:rsidRDefault="00BF1FC1"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5FC0485B" w14:textId="07484C41" w:rsidR="009D6DDF" w:rsidRDefault="00BF1FC1"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41283142"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DF6766F" w14:textId="14862F8C"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32A68C6" w14:textId="70A5E8B5"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7D0255B5" w14:textId="30293DD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5D9F0287"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830E5F6" w14:textId="6366ACB9"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46F2DDF1" w14:textId="56C9EEFB"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6E393CA4" w14:textId="0CE916F2" w:rsidR="009D6DDF" w:rsidRPr="00A53D54" w:rsidRDefault="009D6DDF" w:rsidP="008638C7">
            <w:pPr>
              <w:spacing w:after="0"/>
              <w:ind w:firstLine="0"/>
              <w:jc w:val="center"/>
              <w:rPr>
                <w:rFonts w:ascii="Times New Roman" w:hAnsi="Times New Roman" w:cs="Times New Roman"/>
              </w:rPr>
            </w:pPr>
          </w:p>
        </w:tc>
      </w:tr>
      <w:tr w:rsidR="009D6DDF" w:rsidRPr="00A53D54" w14:paraId="70F1F7BB" w14:textId="77777777" w:rsidTr="00DB57DB">
        <w:trPr>
          <w:trHeight w:val="504"/>
        </w:trPr>
        <w:tc>
          <w:tcPr>
            <w:tcW w:w="0" w:type="auto"/>
            <w:tcBorders>
              <w:bottom w:val="single" w:sz="4" w:space="0" w:color="auto"/>
            </w:tcBorders>
            <w:vAlign w:val="center"/>
          </w:tcPr>
          <w:p w14:paraId="30A21BC2" w14:textId="3B41A20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0" w:type="auto"/>
            <w:tcBorders>
              <w:bottom w:val="single" w:sz="4" w:space="0" w:color="auto"/>
            </w:tcBorders>
            <w:vAlign w:val="center"/>
          </w:tcPr>
          <w:p w14:paraId="560FA12A" w14:textId="4B65A4C1" w:rsidR="009D6DDF" w:rsidRDefault="00BF1FC1"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0A6B13C" w14:textId="682EEE99" w:rsidR="009D6DDF" w:rsidRDefault="00BF1FC1"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7F8CD56A"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E4370C" w14:textId="52F44891"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20A4C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5EECFD"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B69FA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2184368"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7DEAFFE"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5127A7D" w14:textId="77777777" w:rsidR="009D6DDF" w:rsidRPr="00A53D54" w:rsidRDefault="009D6DDF" w:rsidP="009D6DDF">
            <w:pPr>
              <w:spacing w:after="0"/>
              <w:ind w:firstLine="0"/>
              <w:jc w:val="center"/>
              <w:rPr>
                <w:rFonts w:ascii="Times New Roman" w:hAnsi="Times New Roman" w:cs="Times New Roman"/>
              </w:rPr>
            </w:pPr>
          </w:p>
        </w:tc>
      </w:tr>
    </w:tbl>
    <w:p w14:paraId="1F073541" w14:textId="6615BC7F" w:rsidR="00FF0F68"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6AED3012" w14:textId="77777777" w:rsidR="00FF0F68" w:rsidRDefault="00FF0F68">
      <w:pPr>
        <w:ind w:firstLine="0"/>
        <w:rPr>
          <w:rFonts w:ascii="Times New Roman" w:hAnsi="Times New Roman" w:cs="Times New Roman"/>
        </w:rPr>
      </w:pPr>
      <w:r>
        <w:rPr>
          <w:rFonts w:ascii="Times New Roman" w:hAnsi="Times New Roman" w:cs="Times New Roman"/>
        </w:rPr>
        <w:br w:type="page"/>
      </w:r>
    </w:p>
    <w:p w14:paraId="2E038D04" w14:textId="385423DB" w:rsidR="00FF0F68" w:rsidRDefault="00FF0F68">
      <w:pPr>
        <w:ind w:firstLine="0"/>
        <w:rPr>
          <w:rFonts w:ascii="Times New Roman" w:hAnsi="Times New Roman" w:cs="Times New Roman"/>
        </w:rPr>
      </w:pPr>
      <w:r>
        <w:rPr>
          <w:rFonts w:ascii="Times New Roman" w:hAnsi="Times New Roman" w:cs="Times New Roman"/>
        </w:rPr>
        <w:lastRenderedPageBreak/>
        <w:t xml:space="preserve">Table 5. Short-term projections of spawning stock biomass (SSB) for the models from each class with lowest Mohn’s </w:t>
      </w:r>
      <m:oMath>
        <m:r>
          <w:rPr>
            <w:rFonts w:ascii="Cambria Math" w:hAnsi="Cambria Math" w:cs="Times New Roman"/>
          </w:rPr>
          <m:t>ρ</m:t>
        </m:r>
      </m:oMath>
      <w:r>
        <w:rPr>
          <w:rFonts w:ascii="Times New Roman" w:hAnsi="Times New Roman" w:cs="Times New Roman"/>
        </w:rPr>
        <w:t xml:space="preserve">. </w:t>
      </w:r>
      <w:r w:rsidR="001B7343">
        <w:rPr>
          <w:rFonts w:ascii="Times New Roman" w:hAnsi="Times New Roman" w:cs="Times New Roman"/>
        </w:rPr>
        <w:t xml:space="preserve">Base = recruitment independent by year, deterministic survival, and no random effects on </w:t>
      </w:r>
      <w:r w:rsidR="001B7343" w:rsidRPr="001B7343">
        <w:rPr>
          <w:rFonts w:ascii="Times New Roman" w:hAnsi="Times New Roman" w:cs="Times New Roman"/>
          <w:i/>
          <w:iCs/>
        </w:rPr>
        <w:t>M</w:t>
      </w:r>
      <w:r w:rsidR="001B7343">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Although only NAA-M-CPI-2 included an effect of the CPI on recruitment, a</w:t>
      </w:r>
      <w:r>
        <w:rPr>
          <w:rFonts w:ascii="Times New Roman" w:hAnsi="Times New Roman" w:cs="Times New Roman"/>
        </w:rPr>
        <w:t>ll models fit an AR(1) process to CPI observations</w:t>
      </w:r>
      <w:r w:rsidR="00CA53D1">
        <w:rPr>
          <w:rFonts w:ascii="Times New Roman" w:hAnsi="Times New Roman" w:cs="Times New Roman"/>
        </w:rPr>
        <w:t xml:space="preserve"> in order to allow </w:t>
      </w:r>
      <w:r>
        <w:rPr>
          <w:rFonts w:ascii="Times New Roman" w:hAnsi="Times New Roman" w:cs="Times New Roman"/>
        </w:rPr>
        <w:t>direct comparison using AIC.</w:t>
      </w:r>
    </w:p>
    <w:tbl>
      <w:tblPr>
        <w:tblStyle w:val="Table"/>
        <w:tblW w:w="12940" w:type="dxa"/>
        <w:jc w:val="center"/>
        <w:tblLayout w:type="fixed"/>
        <w:tblLook w:val="07E0" w:firstRow="1" w:lastRow="1" w:firstColumn="1" w:lastColumn="1" w:noHBand="1" w:noVBand="1"/>
      </w:tblPr>
      <w:tblGrid>
        <w:gridCol w:w="1709"/>
        <w:gridCol w:w="1012"/>
        <w:gridCol w:w="1260"/>
        <w:gridCol w:w="1260"/>
        <w:gridCol w:w="632"/>
        <w:gridCol w:w="810"/>
        <w:gridCol w:w="720"/>
        <w:gridCol w:w="720"/>
        <w:gridCol w:w="720"/>
        <w:gridCol w:w="90"/>
        <w:gridCol w:w="1170"/>
        <w:gridCol w:w="1395"/>
        <w:gridCol w:w="1350"/>
        <w:gridCol w:w="92"/>
      </w:tblGrid>
      <w:tr w:rsidR="00CA53D1" w:rsidRPr="00FF0F68" w14:paraId="2A4D1F14" w14:textId="77777777" w:rsidTr="00CA53D1">
        <w:trPr>
          <w:jc w:val="center"/>
        </w:trPr>
        <w:tc>
          <w:tcPr>
            <w:tcW w:w="1710" w:type="dxa"/>
            <w:tcBorders>
              <w:top w:val="single" w:sz="4" w:space="0" w:color="auto"/>
            </w:tcBorders>
            <w:vAlign w:val="center"/>
          </w:tcPr>
          <w:p w14:paraId="12E8C260" w14:textId="77777777" w:rsidR="00CA53D1" w:rsidRPr="00FF0F68" w:rsidRDefault="00CA53D1" w:rsidP="000F0308">
            <w:pPr>
              <w:pStyle w:val="Compact"/>
              <w:jc w:val="center"/>
              <w:rPr>
                <w:rFonts w:ascii="Times New Roman" w:hAnsi="Times New Roman" w:cs="Times New Roman"/>
              </w:rPr>
            </w:pPr>
          </w:p>
        </w:tc>
        <w:tc>
          <w:tcPr>
            <w:tcW w:w="4165" w:type="dxa"/>
            <w:gridSpan w:val="4"/>
            <w:tcBorders>
              <w:top w:val="single" w:sz="4" w:space="0" w:color="auto"/>
              <w:bottom w:val="single" w:sz="4" w:space="0" w:color="auto"/>
            </w:tcBorders>
            <w:vAlign w:val="center"/>
          </w:tcPr>
          <w:p w14:paraId="3245D87E" w14:textId="41CF41F6" w:rsidR="00CA53D1" w:rsidRPr="00FF0F68" w:rsidRDefault="00CA53D1" w:rsidP="000F0308">
            <w:pPr>
              <w:pStyle w:val="Compact"/>
              <w:rPr>
                <w:rFonts w:ascii="Times New Roman" w:hAnsi="Times New Roman" w:cs="Times New Roman"/>
              </w:rPr>
            </w:pPr>
            <w:r>
              <w:rPr>
                <w:rFonts w:ascii="Times New Roman" w:hAnsi="Times New Roman" w:cs="Times New Roman"/>
              </w:rPr>
              <w:t>Description</w:t>
            </w:r>
          </w:p>
        </w:tc>
        <w:tc>
          <w:tcPr>
            <w:tcW w:w="3060" w:type="dxa"/>
            <w:gridSpan w:val="5"/>
            <w:tcBorders>
              <w:top w:val="single" w:sz="4" w:space="0" w:color="auto"/>
              <w:bottom w:val="single" w:sz="4" w:space="0" w:color="auto"/>
            </w:tcBorders>
            <w:vAlign w:val="center"/>
          </w:tcPr>
          <w:p w14:paraId="7C5AF1E0" w14:textId="1155CCDA" w:rsidR="00CA53D1" w:rsidRPr="00CA53D1" w:rsidRDefault="00CA53D1" w:rsidP="000F0308">
            <w:pPr>
              <w:pStyle w:val="Compact"/>
              <w:rPr>
                <w:rFonts w:ascii="Times New Roman" w:hAnsi="Times New Roman" w:cs="Times New Roman"/>
              </w:rPr>
            </w:pPr>
            <w:r>
              <w:rPr>
                <w:rFonts w:ascii="Times New Roman" w:hAnsi="Times New Roman" w:cs="Times New Roman"/>
              </w:rPr>
              <w:t>Model performance</w:t>
            </w:r>
          </w:p>
        </w:tc>
        <w:tc>
          <w:tcPr>
            <w:tcW w:w="4005" w:type="dxa"/>
            <w:gridSpan w:val="4"/>
            <w:tcBorders>
              <w:top w:val="single" w:sz="4" w:space="0" w:color="auto"/>
              <w:bottom w:val="single" w:sz="4" w:space="0" w:color="auto"/>
            </w:tcBorders>
            <w:vAlign w:val="center"/>
          </w:tcPr>
          <w:p w14:paraId="54FDDE7C" w14:textId="0CC24ACC" w:rsidR="00CA53D1" w:rsidRPr="00FF0F68" w:rsidRDefault="00CA53D1" w:rsidP="000F0308">
            <w:pPr>
              <w:pStyle w:val="Compact"/>
              <w:rPr>
                <w:rFonts w:ascii="Times New Roman" w:hAnsi="Times New Roman" w:cs="Times New Roman"/>
              </w:rPr>
            </w:pPr>
            <w:r>
              <w:rPr>
                <w:rFonts w:ascii="Times New Roman" w:hAnsi="Times New Roman" w:cs="Times New Roman"/>
              </w:rPr>
              <w:t>SSB projections</w:t>
            </w:r>
          </w:p>
        </w:tc>
      </w:tr>
      <w:tr w:rsidR="00CA53D1" w:rsidRPr="00FF0F68" w14:paraId="60A381FA" w14:textId="77777777" w:rsidTr="00CA53D1">
        <w:trPr>
          <w:gridAfter w:val="1"/>
          <w:wAfter w:w="92" w:type="dxa"/>
          <w:jc w:val="center"/>
        </w:trPr>
        <w:tc>
          <w:tcPr>
            <w:tcW w:w="1710" w:type="dxa"/>
            <w:tcBorders>
              <w:bottom w:val="single" w:sz="2" w:space="0" w:color="auto"/>
            </w:tcBorders>
            <w:vAlign w:val="center"/>
          </w:tcPr>
          <w:p w14:paraId="06A7928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odel</w:t>
            </w:r>
          </w:p>
        </w:tc>
        <w:tc>
          <w:tcPr>
            <w:tcW w:w="2273" w:type="dxa"/>
            <w:gridSpan w:val="2"/>
            <w:tcBorders>
              <w:top w:val="single" w:sz="4" w:space="0" w:color="auto"/>
              <w:bottom w:val="single" w:sz="2" w:space="0" w:color="auto"/>
            </w:tcBorders>
            <w:vAlign w:val="center"/>
          </w:tcPr>
          <w:p w14:paraId="65ACB921" w14:textId="5696DD39"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NAA random effects</w:t>
            </w:r>
          </w:p>
        </w:tc>
        <w:tc>
          <w:tcPr>
            <w:tcW w:w="1260" w:type="dxa"/>
            <w:tcBorders>
              <w:top w:val="single" w:sz="4" w:space="0" w:color="auto"/>
              <w:bottom w:val="single" w:sz="2" w:space="0" w:color="auto"/>
            </w:tcBorders>
            <w:vAlign w:val="center"/>
          </w:tcPr>
          <w:p w14:paraId="75A6EECC" w14:textId="31A9C4C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w:t>
            </w:r>
            <w:r>
              <w:rPr>
                <w:rFonts w:ascii="Times New Roman" w:hAnsi="Times New Roman" w:cs="Times New Roman"/>
              </w:rPr>
              <w:t xml:space="preserve"> random effects</w:t>
            </w:r>
          </w:p>
        </w:tc>
        <w:tc>
          <w:tcPr>
            <w:tcW w:w="630" w:type="dxa"/>
            <w:tcBorders>
              <w:bottom w:val="single" w:sz="2" w:space="0" w:color="auto"/>
            </w:tcBorders>
            <w:vAlign w:val="center"/>
          </w:tcPr>
          <w:p w14:paraId="2023F2A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CPI</w:t>
            </w:r>
          </w:p>
        </w:tc>
        <w:tc>
          <w:tcPr>
            <w:tcW w:w="810" w:type="dxa"/>
            <w:tcBorders>
              <w:top w:val="single" w:sz="4" w:space="0" w:color="auto"/>
              <w:bottom w:val="single" w:sz="2" w:space="0" w:color="auto"/>
            </w:tcBorders>
            <w:vAlign w:val="center"/>
          </w:tcPr>
          <w:p w14:paraId="727A5906" w14:textId="77777777" w:rsidR="00CA53D1" w:rsidRPr="00FF0F68" w:rsidRDefault="00CA53D1" w:rsidP="000F0308">
            <w:pPr>
              <w:pStyle w:val="Compact"/>
              <w:jc w:val="center"/>
              <w:rPr>
                <w:rFonts w:ascii="Times New Roman" w:hAnsi="Times New Roman" w:cs="Times New Roman"/>
              </w:rPr>
            </w:pPr>
            <m:oMathPara>
              <m:oMath>
                <m:r>
                  <w:rPr>
                    <w:rFonts w:ascii="Cambria Math" w:hAnsi="Cambria Math" w:cs="Times New Roman"/>
                  </w:rPr>
                  <m:t>ΔAIC</m:t>
                </m:r>
              </m:oMath>
            </m:oMathPara>
          </w:p>
        </w:tc>
        <w:tc>
          <w:tcPr>
            <w:tcW w:w="720" w:type="dxa"/>
            <w:tcBorders>
              <w:top w:val="single" w:sz="4" w:space="0" w:color="auto"/>
              <w:bottom w:val="single" w:sz="2" w:space="0" w:color="auto"/>
            </w:tcBorders>
            <w:vAlign w:val="center"/>
          </w:tcPr>
          <w:p w14:paraId="1A1CC6DB" w14:textId="77777777" w:rsidR="00CA53D1" w:rsidRPr="00FF0F68" w:rsidRDefault="00BF1FC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2" w:space="0" w:color="auto"/>
            </w:tcBorders>
            <w:vAlign w:val="center"/>
          </w:tcPr>
          <w:p w14:paraId="5D056DB7" w14:textId="77777777" w:rsidR="00CA53D1" w:rsidRPr="00FF0F68" w:rsidRDefault="00BF1FC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2" w:space="0" w:color="auto"/>
            </w:tcBorders>
            <w:vAlign w:val="center"/>
          </w:tcPr>
          <w:p w14:paraId="344EDB20" w14:textId="77777777" w:rsidR="00CA53D1" w:rsidRPr="00FF0F68" w:rsidRDefault="00BF1FC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c>
          <w:tcPr>
            <w:tcW w:w="1260" w:type="dxa"/>
            <w:gridSpan w:val="2"/>
            <w:tcBorders>
              <w:top w:val="single" w:sz="4" w:space="0" w:color="auto"/>
              <w:bottom w:val="single" w:sz="2" w:space="0" w:color="auto"/>
            </w:tcBorders>
            <w:vAlign w:val="center"/>
          </w:tcPr>
          <w:p w14:paraId="503925B4"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19</w:t>
            </w:r>
          </w:p>
        </w:tc>
        <w:tc>
          <w:tcPr>
            <w:tcW w:w="1395" w:type="dxa"/>
            <w:tcBorders>
              <w:top w:val="single" w:sz="4" w:space="0" w:color="auto"/>
              <w:bottom w:val="single" w:sz="2" w:space="0" w:color="auto"/>
            </w:tcBorders>
            <w:vAlign w:val="center"/>
          </w:tcPr>
          <w:p w14:paraId="3B68446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0</w:t>
            </w:r>
          </w:p>
        </w:tc>
        <w:tc>
          <w:tcPr>
            <w:tcW w:w="1350" w:type="dxa"/>
            <w:tcBorders>
              <w:top w:val="single" w:sz="4" w:space="0" w:color="auto"/>
              <w:bottom w:val="single" w:sz="2" w:space="0" w:color="auto"/>
            </w:tcBorders>
            <w:vAlign w:val="center"/>
          </w:tcPr>
          <w:p w14:paraId="2A141C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1</w:t>
            </w:r>
          </w:p>
        </w:tc>
      </w:tr>
      <w:tr w:rsidR="00CA53D1" w:rsidRPr="00FF0F68" w14:paraId="7C0433AF" w14:textId="77777777" w:rsidTr="00CA53D1">
        <w:trPr>
          <w:gridAfter w:val="1"/>
          <w:wAfter w:w="92" w:type="dxa"/>
          <w:jc w:val="center"/>
        </w:trPr>
        <w:tc>
          <w:tcPr>
            <w:tcW w:w="1710" w:type="dxa"/>
            <w:tcBorders>
              <w:top w:val="single" w:sz="2" w:space="0" w:color="auto"/>
            </w:tcBorders>
            <w:vAlign w:val="center"/>
          </w:tcPr>
          <w:p w14:paraId="7BBE49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Base</w:t>
            </w:r>
          </w:p>
        </w:tc>
        <w:tc>
          <w:tcPr>
            <w:tcW w:w="1013" w:type="dxa"/>
            <w:tcBorders>
              <w:top w:val="single" w:sz="2" w:space="0" w:color="auto"/>
            </w:tcBorders>
            <w:vAlign w:val="center"/>
          </w:tcPr>
          <w:p w14:paraId="25879B2D" w14:textId="38974A7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E096E9A" w14:textId="15A3B69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top w:val="single" w:sz="2" w:space="0" w:color="auto"/>
            </w:tcBorders>
            <w:vAlign w:val="center"/>
          </w:tcPr>
          <w:p w14:paraId="1D450230"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tcBorders>
              <w:top w:val="single" w:sz="2" w:space="0" w:color="auto"/>
            </w:tcBorders>
            <w:vAlign w:val="center"/>
          </w:tcPr>
          <w:p w14:paraId="7B71BEF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tcBorders>
              <w:top w:val="single" w:sz="2" w:space="0" w:color="auto"/>
            </w:tcBorders>
            <w:vAlign w:val="center"/>
          </w:tcPr>
          <w:p w14:paraId="24AC1DF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47.4</w:t>
            </w:r>
          </w:p>
        </w:tc>
        <w:tc>
          <w:tcPr>
            <w:tcW w:w="720" w:type="dxa"/>
            <w:tcBorders>
              <w:top w:val="single" w:sz="2" w:space="0" w:color="auto"/>
            </w:tcBorders>
            <w:vAlign w:val="center"/>
          </w:tcPr>
          <w:p w14:paraId="52BC1773" w14:textId="62136E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86</w:t>
            </w:r>
          </w:p>
        </w:tc>
        <w:tc>
          <w:tcPr>
            <w:tcW w:w="720" w:type="dxa"/>
            <w:tcBorders>
              <w:top w:val="single" w:sz="2" w:space="0" w:color="auto"/>
            </w:tcBorders>
            <w:vAlign w:val="center"/>
          </w:tcPr>
          <w:p w14:paraId="14DC6814" w14:textId="04A265D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w:t>
            </w:r>
            <w:r>
              <w:rPr>
                <w:rFonts w:ascii="Times New Roman" w:hAnsi="Times New Roman" w:cs="Times New Roman"/>
              </w:rPr>
              <w:t>9</w:t>
            </w:r>
          </w:p>
        </w:tc>
        <w:tc>
          <w:tcPr>
            <w:tcW w:w="720" w:type="dxa"/>
            <w:tcBorders>
              <w:top w:val="single" w:sz="2" w:space="0" w:color="auto"/>
            </w:tcBorders>
            <w:vAlign w:val="center"/>
          </w:tcPr>
          <w:p w14:paraId="66917DD0" w14:textId="23258F2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4</w:t>
            </w:r>
            <w:r>
              <w:rPr>
                <w:rFonts w:ascii="Times New Roman" w:hAnsi="Times New Roman" w:cs="Times New Roman"/>
              </w:rPr>
              <w:t>2</w:t>
            </w:r>
          </w:p>
        </w:tc>
        <w:tc>
          <w:tcPr>
            <w:tcW w:w="1260" w:type="dxa"/>
            <w:gridSpan w:val="2"/>
            <w:tcBorders>
              <w:top w:val="single" w:sz="2" w:space="0" w:color="auto"/>
            </w:tcBorders>
            <w:vAlign w:val="center"/>
          </w:tcPr>
          <w:p w14:paraId="24E26BF4"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3</w:t>
            </w:r>
          </w:p>
          <w:p w14:paraId="76947764" w14:textId="43F83A5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3, 430)</w:t>
            </w:r>
          </w:p>
        </w:tc>
        <w:tc>
          <w:tcPr>
            <w:tcW w:w="1395" w:type="dxa"/>
            <w:tcBorders>
              <w:top w:val="single" w:sz="2" w:space="0" w:color="auto"/>
            </w:tcBorders>
            <w:vAlign w:val="center"/>
          </w:tcPr>
          <w:p w14:paraId="3451F0B9" w14:textId="7B1B1486"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2</w:t>
            </w:r>
          </w:p>
          <w:p w14:paraId="38B52792" w14:textId="5994962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7, 665)</w:t>
            </w:r>
          </w:p>
        </w:tc>
        <w:tc>
          <w:tcPr>
            <w:tcW w:w="1350" w:type="dxa"/>
            <w:tcBorders>
              <w:top w:val="single" w:sz="2" w:space="0" w:color="auto"/>
            </w:tcBorders>
            <w:vAlign w:val="center"/>
          </w:tcPr>
          <w:p w14:paraId="0F766961" w14:textId="58EF4939"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2</w:t>
            </w:r>
          </w:p>
          <w:p w14:paraId="18BBE9C7" w14:textId="127E39A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 1055)</w:t>
            </w:r>
          </w:p>
        </w:tc>
      </w:tr>
      <w:tr w:rsidR="00CA53D1" w:rsidRPr="00FF0F68" w14:paraId="49ABBA2B" w14:textId="77777777" w:rsidTr="00CA53D1">
        <w:trPr>
          <w:gridAfter w:val="1"/>
          <w:wAfter w:w="92" w:type="dxa"/>
          <w:jc w:val="center"/>
        </w:trPr>
        <w:tc>
          <w:tcPr>
            <w:tcW w:w="1710" w:type="dxa"/>
            <w:vAlign w:val="center"/>
          </w:tcPr>
          <w:p w14:paraId="483FA9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2</w:t>
            </w:r>
          </w:p>
        </w:tc>
        <w:tc>
          <w:tcPr>
            <w:tcW w:w="1013" w:type="dxa"/>
            <w:vAlign w:val="center"/>
          </w:tcPr>
          <w:p w14:paraId="0EB36746" w14:textId="1F1147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D63CB9D" w14:textId="0901DD88"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431B035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7E5BA373"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BAA1F6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62.1</w:t>
            </w:r>
          </w:p>
        </w:tc>
        <w:tc>
          <w:tcPr>
            <w:tcW w:w="720" w:type="dxa"/>
            <w:vAlign w:val="center"/>
          </w:tcPr>
          <w:p w14:paraId="61455241" w14:textId="6B43357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7</w:t>
            </w:r>
          </w:p>
        </w:tc>
        <w:tc>
          <w:tcPr>
            <w:tcW w:w="720" w:type="dxa"/>
            <w:vAlign w:val="center"/>
          </w:tcPr>
          <w:p w14:paraId="3B716A72" w14:textId="2335472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w:t>
            </w:r>
            <w:r>
              <w:rPr>
                <w:rFonts w:ascii="Times New Roman" w:hAnsi="Times New Roman" w:cs="Times New Roman"/>
              </w:rPr>
              <w:t>7</w:t>
            </w:r>
          </w:p>
        </w:tc>
        <w:tc>
          <w:tcPr>
            <w:tcW w:w="720" w:type="dxa"/>
            <w:vAlign w:val="center"/>
          </w:tcPr>
          <w:p w14:paraId="090D614C" w14:textId="27BC04D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w:t>
            </w:r>
            <w:r>
              <w:rPr>
                <w:rFonts w:ascii="Times New Roman" w:hAnsi="Times New Roman" w:cs="Times New Roman"/>
              </w:rPr>
              <w:t>7</w:t>
            </w:r>
          </w:p>
        </w:tc>
        <w:tc>
          <w:tcPr>
            <w:tcW w:w="1260" w:type="dxa"/>
            <w:gridSpan w:val="2"/>
            <w:vAlign w:val="center"/>
          </w:tcPr>
          <w:p w14:paraId="0033523B"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56</w:t>
            </w:r>
          </w:p>
          <w:p w14:paraId="615A57D4" w14:textId="22B7CCA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59, 800)</w:t>
            </w:r>
          </w:p>
        </w:tc>
        <w:tc>
          <w:tcPr>
            <w:tcW w:w="1395" w:type="dxa"/>
            <w:vAlign w:val="center"/>
          </w:tcPr>
          <w:p w14:paraId="4A211763"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88</w:t>
            </w:r>
          </w:p>
          <w:p w14:paraId="61E85B32" w14:textId="15A0852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2, 1386)</w:t>
            </w:r>
          </w:p>
        </w:tc>
        <w:tc>
          <w:tcPr>
            <w:tcW w:w="1350" w:type="dxa"/>
            <w:vAlign w:val="center"/>
          </w:tcPr>
          <w:p w14:paraId="03DD2FB7" w14:textId="6ED8E2F3"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0</w:t>
            </w:r>
          </w:p>
          <w:p w14:paraId="29FF7EAF" w14:textId="644D485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1, 2209)</w:t>
            </w:r>
          </w:p>
        </w:tc>
      </w:tr>
      <w:tr w:rsidR="00CA53D1" w:rsidRPr="00FF0F68" w14:paraId="6ECDEAAD" w14:textId="77777777" w:rsidTr="00CA53D1">
        <w:trPr>
          <w:gridAfter w:val="1"/>
          <w:wAfter w:w="92" w:type="dxa"/>
          <w:jc w:val="center"/>
        </w:trPr>
        <w:tc>
          <w:tcPr>
            <w:tcW w:w="1710" w:type="dxa"/>
            <w:vAlign w:val="center"/>
          </w:tcPr>
          <w:p w14:paraId="5C11DF1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5</w:t>
            </w:r>
          </w:p>
        </w:tc>
        <w:tc>
          <w:tcPr>
            <w:tcW w:w="1013" w:type="dxa"/>
            <w:vAlign w:val="center"/>
          </w:tcPr>
          <w:p w14:paraId="3D54C5EA" w14:textId="74E616D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4A906B2" w14:textId="726F71C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705BA3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069718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579AEC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5.9</w:t>
            </w:r>
          </w:p>
        </w:tc>
        <w:tc>
          <w:tcPr>
            <w:tcW w:w="720" w:type="dxa"/>
            <w:vAlign w:val="center"/>
          </w:tcPr>
          <w:p w14:paraId="4B70AB64" w14:textId="51292E4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6</w:t>
            </w:r>
          </w:p>
        </w:tc>
        <w:tc>
          <w:tcPr>
            <w:tcW w:w="720" w:type="dxa"/>
            <w:vAlign w:val="center"/>
          </w:tcPr>
          <w:p w14:paraId="3C6BF145" w14:textId="1A381A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9</w:t>
            </w:r>
          </w:p>
        </w:tc>
        <w:tc>
          <w:tcPr>
            <w:tcW w:w="720" w:type="dxa"/>
            <w:vAlign w:val="center"/>
          </w:tcPr>
          <w:p w14:paraId="1413CB05" w14:textId="0FD04AC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5E25995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56604852" w14:textId="6FB7182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6, 638)</w:t>
            </w:r>
          </w:p>
        </w:tc>
        <w:tc>
          <w:tcPr>
            <w:tcW w:w="1395" w:type="dxa"/>
            <w:vAlign w:val="center"/>
          </w:tcPr>
          <w:p w14:paraId="09A5459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6</w:t>
            </w:r>
          </w:p>
          <w:p w14:paraId="46C352E5" w14:textId="26E711DE"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2135)</w:t>
            </w:r>
          </w:p>
        </w:tc>
        <w:tc>
          <w:tcPr>
            <w:tcW w:w="1350" w:type="dxa"/>
            <w:vAlign w:val="center"/>
          </w:tcPr>
          <w:p w14:paraId="1DAD26F8" w14:textId="11877CEA"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867</w:t>
            </w:r>
          </w:p>
          <w:p w14:paraId="4E50049D" w14:textId="5103E67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493)</w:t>
            </w:r>
          </w:p>
        </w:tc>
      </w:tr>
      <w:tr w:rsidR="00CA53D1" w:rsidRPr="00FF0F68" w14:paraId="22840732" w14:textId="77777777" w:rsidTr="00CA53D1">
        <w:trPr>
          <w:gridAfter w:val="1"/>
          <w:wAfter w:w="92" w:type="dxa"/>
          <w:jc w:val="center"/>
        </w:trPr>
        <w:tc>
          <w:tcPr>
            <w:tcW w:w="1710" w:type="dxa"/>
            <w:vAlign w:val="center"/>
          </w:tcPr>
          <w:p w14:paraId="6CB0E16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4</w:t>
            </w:r>
          </w:p>
        </w:tc>
        <w:tc>
          <w:tcPr>
            <w:tcW w:w="1013" w:type="dxa"/>
            <w:vAlign w:val="center"/>
          </w:tcPr>
          <w:p w14:paraId="5181B7CB" w14:textId="3A064A3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vAlign w:val="center"/>
          </w:tcPr>
          <w:p w14:paraId="58C46F01" w14:textId="091C7F8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6A2353B6" w14:textId="31B8D4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84F503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ACEE6F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35.5</w:t>
            </w:r>
          </w:p>
        </w:tc>
        <w:tc>
          <w:tcPr>
            <w:tcW w:w="720" w:type="dxa"/>
            <w:vAlign w:val="center"/>
          </w:tcPr>
          <w:p w14:paraId="2A264FCC" w14:textId="4C249B0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7</w:t>
            </w:r>
          </w:p>
        </w:tc>
        <w:tc>
          <w:tcPr>
            <w:tcW w:w="720" w:type="dxa"/>
            <w:vAlign w:val="center"/>
          </w:tcPr>
          <w:p w14:paraId="1AD02060" w14:textId="44F0A4F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9</w:t>
            </w:r>
          </w:p>
        </w:tc>
        <w:tc>
          <w:tcPr>
            <w:tcW w:w="720" w:type="dxa"/>
            <w:vAlign w:val="center"/>
          </w:tcPr>
          <w:p w14:paraId="3D76BF7E" w14:textId="58B15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6</w:t>
            </w:r>
          </w:p>
        </w:tc>
        <w:tc>
          <w:tcPr>
            <w:tcW w:w="1260" w:type="dxa"/>
            <w:gridSpan w:val="2"/>
            <w:vAlign w:val="center"/>
          </w:tcPr>
          <w:p w14:paraId="38E56128"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8</w:t>
            </w:r>
          </w:p>
          <w:p w14:paraId="0F9D1C98" w14:textId="4E694E1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754)</w:t>
            </w:r>
          </w:p>
        </w:tc>
        <w:tc>
          <w:tcPr>
            <w:tcW w:w="1395" w:type="dxa"/>
            <w:vAlign w:val="center"/>
          </w:tcPr>
          <w:p w14:paraId="5C23C499"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14</w:t>
            </w:r>
          </w:p>
          <w:p w14:paraId="195EA234" w14:textId="38DB9D0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95, 1794)</w:t>
            </w:r>
          </w:p>
        </w:tc>
        <w:tc>
          <w:tcPr>
            <w:tcW w:w="1350" w:type="dxa"/>
            <w:vAlign w:val="center"/>
          </w:tcPr>
          <w:p w14:paraId="232B1123" w14:textId="15CFE192"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9</w:t>
            </w:r>
          </w:p>
          <w:p w14:paraId="5E815418" w14:textId="6039C44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2, 3876)</w:t>
            </w:r>
          </w:p>
        </w:tc>
      </w:tr>
      <w:tr w:rsidR="00CA53D1" w:rsidRPr="00FF0F68" w14:paraId="5ADEC877" w14:textId="77777777" w:rsidTr="00CA53D1">
        <w:trPr>
          <w:gridAfter w:val="1"/>
          <w:wAfter w:w="92" w:type="dxa"/>
          <w:jc w:val="center"/>
        </w:trPr>
        <w:tc>
          <w:tcPr>
            <w:tcW w:w="1710" w:type="dxa"/>
            <w:vAlign w:val="center"/>
          </w:tcPr>
          <w:p w14:paraId="3E14C0E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2</w:t>
            </w:r>
          </w:p>
        </w:tc>
        <w:tc>
          <w:tcPr>
            <w:tcW w:w="1013" w:type="dxa"/>
            <w:vAlign w:val="center"/>
          </w:tcPr>
          <w:p w14:paraId="35826455" w14:textId="1E59BDE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D3989E1" w14:textId="2C169F00"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271EE65D" w14:textId="439DD96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778409E"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2DF17D1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6.1</w:t>
            </w:r>
          </w:p>
        </w:tc>
        <w:tc>
          <w:tcPr>
            <w:tcW w:w="720" w:type="dxa"/>
            <w:vAlign w:val="center"/>
          </w:tcPr>
          <w:p w14:paraId="55F2F20A" w14:textId="7573BDC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1</w:t>
            </w:r>
          </w:p>
        </w:tc>
        <w:tc>
          <w:tcPr>
            <w:tcW w:w="720" w:type="dxa"/>
            <w:vAlign w:val="center"/>
          </w:tcPr>
          <w:p w14:paraId="643C57DA" w14:textId="5B671E7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vAlign w:val="center"/>
          </w:tcPr>
          <w:p w14:paraId="7A032773" w14:textId="580C9F6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2250FA81"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13</w:t>
            </w:r>
          </w:p>
          <w:p w14:paraId="660D5E23" w14:textId="0DF59B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5, 605)</w:t>
            </w:r>
          </w:p>
        </w:tc>
        <w:tc>
          <w:tcPr>
            <w:tcW w:w="1395" w:type="dxa"/>
            <w:vAlign w:val="center"/>
          </w:tcPr>
          <w:p w14:paraId="537ACC0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29E14C31" w14:textId="407494B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0, 1343)</w:t>
            </w:r>
          </w:p>
        </w:tc>
        <w:tc>
          <w:tcPr>
            <w:tcW w:w="1350" w:type="dxa"/>
            <w:vAlign w:val="center"/>
          </w:tcPr>
          <w:p w14:paraId="10CD3171" w14:textId="630D593B"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8</w:t>
            </w:r>
          </w:p>
          <w:p w14:paraId="4334C7B8" w14:textId="35FB9D4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43, 3131)</w:t>
            </w:r>
          </w:p>
        </w:tc>
      </w:tr>
      <w:tr w:rsidR="00CA53D1" w:rsidRPr="00FF0F68" w14:paraId="1C670D68" w14:textId="77777777" w:rsidTr="00CA53D1">
        <w:trPr>
          <w:gridAfter w:val="1"/>
          <w:wAfter w:w="92" w:type="dxa"/>
          <w:jc w:val="center"/>
        </w:trPr>
        <w:tc>
          <w:tcPr>
            <w:tcW w:w="1710" w:type="dxa"/>
            <w:vAlign w:val="center"/>
          </w:tcPr>
          <w:p w14:paraId="2FBD6947"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3</w:t>
            </w:r>
          </w:p>
        </w:tc>
        <w:tc>
          <w:tcPr>
            <w:tcW w:w="1013" w:type="dxa"/>
            <w:vAlign w:val="center"/>
          </w:tcPr>
          <w:p w14:paraId="22626CBA" w14:textId="73D626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107C9FCA" w14:textId="5608A68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6E2C2039" w14:textId="79C2005E"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630" w:type="dxa"/>
            <w:vAlign w:val="center"/>
          </w:tcPr>
          <w:p w14:paraId="2DDD110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15214E4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p>
        </w:tc>
        <w:tc>
          <w:tcPr>
            <w:tcW w:w="720" w:type="dxa"/>
            <w:vAlign w:val="center"/>
          </w:tcPr>
          <w:p w14:paraId="4F9E7806" w14:textId="27BBD23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w:t>
            </w:r>
            <w:r>
              <w:rPr>
                <w:rFonts w:ascii="Times New Roman" w:hAnsi="Times New Roman" w:cs="Times New Roman"/>
              </w:rPr>
              <w:t>2</w:t>
            </w:r>
          </w:p>
        </w:tc>
        <w:tc>
          <w:tcPr>
            <w:tcW w:w="720" w:type="dxa"/>
            <w:vAlign w:val="center"/>
          </w:tcPr>
          <w:p w14:paraId="0D6F4EBB" w14:textId="4CBE9C9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vAlign w:val="center"/>
          </w:tcPr>
          <w:p w14:paraId="022C1987" w14:textId="1C0070F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vAlign w:val="center"/>
          </w:tcPr>
          <w:p w14:paraId="4D615DE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80</w:t>
            </w:r>
          </w:p>
          <w:p w14:paraId="70DC0F5B" w14:textId="78F0EA8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78)</w:t>
            </w:r>
          </w:p>
        </w:tc>
        <w:tc>
          <w:tcPr>
            <w:tcW w:w="1395" w:type="dxa"/>
            <w:vAlign w:val="center"/>
          </w:tcPr>
          <w:p w14:paraId="727C727F"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36</w:t>
            </w:r>
          </w:p>
          <w:p w14:paraId="4546028F" w14:textId="76CB5B5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7, 2459)</w:t>
            </w:r>
          </w:p>
        </w:tc>
        <w:tc>
          <w:tcPr>
            <w:tcW w:w="1350" w:type="dxa"/>
            <w:vAlign w:val="center"/>
          </w:tcPr>
          <w:p w14:paraId="24F53639" w14:textId="1225194F"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1023</w:t>
            </w:r>
          </w:p>
          <w:p w14:paraId="29DCF31B" w14:textId="19BA8E6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38, 7561)</w:t>
            </w:r>
          </w:p>
        </w:tc>
      </w:tr>
      <w:tr w:rsidR="00CA53D1" w:rsidRPr="00FF0F68" w14:paraId="77FDB615" w14:textId="77777777" w:rsidTr="00CA53D1">
        <w:trPr>
          <w:gridAfter w:val="1"/>
          <w:wAfter w:w="92" w:type="dxa"/>
          <w:jc w:val="center"/>
        </w:trPr>
        <w:tc>
          <w:tcPr>
            <w:tcW w:w="1710" w:type="dxa"/>
            <w:tcBorders>
              <w:bottom w:val="single" w:sz="4" w:space="0" w:color="auto"/>
            </w:tcBorders>
            <w:vAlign w:val="center"/>
          </w:tcPr>
          <w:p w14:paraId="387A03E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CPI-2</w:t>
            </w:r>
          </w:p>
        </w:tc>
        <w:tc>
          <w:tcPr>
            <w:tcW w:w="1013" w:type="dxa"/>
            <w:tcBorders>
              <w:bottom w:val="single" w:sz="4" w:space="0" w:color="auto"/>
            </w:tcBorders>
            <w:vAlign w:val="center"/>
          </w:tcPr>
          <w:p w14:paraId="3C758776" w14:textId="798CD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tcBorders>
              <w:bottom w:val="single" w:sz="4" w:space="0" w:color="auto"/>
            </w:tcBorders>
            <w:vAlign w:val="center"/>
          </w:tcPr>
          <w:p w14:paraId="3BF4ACCE" w14:textId="54FC31A1"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bottom w:val="single" w:sz="4" w:space="0" w:color="auto"/>
            </w:tcBorders>
            <w:vAlign w:val="center"/>
          </w:tcPr>
          <w:p w14:paraId="7F47BB59" w14:textId="1EBB9A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tcBorders>
              <w:bottom w:val="single" w:sz="4" w:space="0" w:color="auto"/>
            </w:tcBorders>
            <w:vAlign w:val="center"/>
          </w:tcPr>
          <w:p w14:paraId="7DEB36B2"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Yes</w:t>
            </w:r>
          </w:p>
        </w:tc>
        <w:tc>
          <w:tcPr>
            <w:tcW w:w="810" w:type="dxa"/>
            <w:tcBorders>
              <w:bottom w:val="single" w:sz="4" w:space="0" w:color="auto"/>
            </w:tcBorders>
            <w:vAlign w:val="center"/>
          </w:tcPr>
          <w:p w14:paraId="29A844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9</w:t>
            </w:r>
          </w:p>
        </w:tc>
        <w:tc>
          <w:tcPr>
            <w:tcW w:w="720" w:type="dxa"/>
            <w:tcBorders>
              <w:bottom w:val="single" w:sz="4" w:space="0" w:color="auto"/>
            </w:tcBorders>
            <w:vAlign w:val="center"/>
          </w:tcPr>
          <w:p w14:paraId="352E5994" w14:textId="12E65D0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tcBorders>
              <w:bottom w:val="single" w:sz="4" w:space="0" w:color="auto"/>
            </w:tcBorders>
            <w:vAlign w:val="center"/>
          </w:tcPr>
          <w:p w14:paraId="4E2F58EF" w14:textId="26CAF01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tcBorders>
              <w:bottom w:val="single" w:sz="4" w:space="0" w:color="auto"/>
            </w:tcBorders>
            <w:vAlign w:val="center"/>
          </w:tcPr>
          <w:p w14:paraId="09739E52" w14:textId="7EBE5BB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tcBorders>
              <w:bottom w:val="single" w:sz="4" w:space="0" w:color="auto"/>
            </w:tcBorders>
            <w:vAlign w:val="center"/>
          </w:tcPr>
          <w:p w14:paraId="449662EA"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07</w:t>
            </w:r>
          </w:p>
          <w:p w14:paraId="338D6CEE" w14:textId="5B3969A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1, 603)</w:t>
            </w:r>
          </w:p>
        </w:tc>
        <w:tc>
          <w:tcPr>
            <w:tcW w:w="1395" w:type="dxa"/>
            <w:tcBorders>
              <w:bottom w:val="single" w:sz="4" w:space="0" w:color="auto"/>
            </w:tcBorders>
            <w:vAlign w:val="center"/>
          </w:tcPr>
          <w:p w14:paraId="5B55474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10</w:t>
            </w:r>
          </w:p>
          <w:p w14:paraId="5398C8B1" w14:textId="186E523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5, 1750)</w:t>
            </w:r>
          </w:p>
        </w:tc>
        <w:tc>
          <w:tcPr>
            <w:tcW w:w="1350" w:type="dxa"/>
            <w:tcBorders>
              <w:bottom w:val="single" w:sz="4" w:space="0" w:color="auto"/>
            </w:tcBorders>
            <w:vAlign w:val="center"/>
          </w:tcPr>
          <w:p w14:paraId="30495E86" w14:textId="34489C41"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26</w:t>
            </w:r>
          </w:p>
          <w:p w14:paraId="27580D29" w14:textId="706D685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7, 4873)</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748299CA" w:rsidR="0038372E" w:rsidRPr="00A53D54" w:rsidRDefault="0038372E" w:rsidP="0038372E">
      <w:pPr>
        <w:ind w:firstLine="0"/>
        <w:rPr>
          <w:rFonts w:ascii="Times New Roman" w:hAnsi="Times New Roman" w:cs="Times New Roman"/>
        </w:rPr>
      </w:pPr>
      <w:bookmarkStart w:id="543" w:name="_Toc465521920"/>
      <w:r w:rsidRPr="00A53D54">
        <w:rPr>
          <w:rFonts w:ascii="Times New Roman" w:hAnsi="Times New Roman" w:cs="Times New Roman"/>
        </w:rPr>
        <w:lastRenderedPageBreak/>
        <w:t xml:space="preserve">Table </w:t>
      </w:r>
      <w:r w:rsidR="00CA53D1">
        <w:rPr>
          <w:rFonts w:ascii="Times New Roman" w:hAnsi="Times New Roman" w:cs="Times New Roman"/>
        </w:rPr>
        <w:t>6</w:t>
      </w:r>
      <w:r w:rsidRPr="00A53D54">
        <w:rPr>
          <w:rFonts w:ascii="Times New Roman" w:hAnsi="Times New Roman" w:cs="Times New Roman"/>
        </w:rPr>
        <w:t xml:space="preserve">. </w:t>
      </w:r>
      <w:r w:rsidR="00805199">
        <w:rPr>
          <w:rFonts w:ascii="Times New Roman" w:hAnsi="Times New Roman" w:cs="Times New Roman"/>
        </w:rPr>
        <w:t>M</w:t>
      </w:r>
      <w:r>
        <w:rPr>
          <w:rFonts w:ascii="Times New Roman" w:hAnsi="Times New Roman" w:cs="Times New Roman"/>
        </w:rPr>
        <w:t>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5C3A31F1" w:rsidR="00F46A02" w:rsidRPr="00A53D54" w:rsidRDefault="009410BA" w:rsidP="0038372E">
            <w:pPr>
              <w:spacing w:after="0"/>
              <w:ind w:firstLine="0"/>
              <w:jc w:val="center"/>
              <w:rPr>
                <w:rFonts w:ascii="Times New Roman" w:hAnsi="Times New Roman" w:cs="Times New Roman"/>
              </w:rPr>
            </w:pPr>
            <w:r>
              <w:rPr>
                <w:rFonts w:ascii="Times New Roman" w:hAnsi="Times New Roman" w:cs="Times New Roman"/>
              </w:rPr>
              <w:t>Base</w:t>
            </w:r>
          </w:p>
        </w:tc>
        <w:tc>
          <w:tcPr>
            <w:tcW w:w="1170" w:type="dxa"/>
            <w:tcBorders>
              <w:top w:val="single" w:sz="2" w:space="0" w:color="auto"/>
            </w:tcBorders>
            <w:vAlign w:val="center"/>
          </w:tcPr>
          <w:p w14:paraId="30581B33" w14:textId="2FE1A1D3" w:rsidR="00F46A02" w:rsidRPr="00A53D54" w:rsidRDefault="00CA53D1" w:rsidP="0038372E">
            <w:pPr>
              <w:spacing w:after="0"/>
              <w:ind w:firstLine="0"/>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tcBorders>
              <w:top w:val="single" w:sz="2" w:space="0" w:color="auto"/>
            </w:tcBorders>
            <w:vAlign w:val="center"/>
          </w:tcPr>
          <w:p w14:paraId="257B0956" w14:textId="15120291"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317DEA3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2</w:t>
            </w:r>
          </w:p>
        </w:tc>
        <w:tc>
          <w:tcPr>
            <w:tcW w:w="1170" w:type="dxa"/>
            <w:vAlign w:val="center"/>
          </w:tcPr>
          <w:p w14:paraId="0AA56EEC" w14:textId="13E750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vAlign w:val="center"/>
          </w:tcPr>
          <w:p w14:paraId="7266EF73" w14:textId="65276972"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6AE6D6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5</w:t>
            </w:r>
          </w:p>
        </w:tc>
        <w:tc>
          <w:tcPr>
            <w:tcW w:w="1170" w:type="dxa"/>
            <w:vAlign w:val="center"/>
          </w:tcPr>
          <w:p w14:paraId="48F2D563" w14:textId="109A9B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29842BC4"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51554C71"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1</w:t>
            </w:r>
          </w:p>
        </w:tc>
        <w:tc>
          <w:tcPr>
            <w:tcW w:w="1170" w:type="dxa"/>
            <w:vAlign w:val="center"/>
          </w:tcPr>
          <w:p w14:paraId="3FA0D752" w14:textId="48C59FD4"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7B3EE95B" w14:textId="61253302"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BC7D959"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4</w:t>
            </w:r>
          </w:p>
        </w:tc>
        <w:tc>
          <w:tcPr>
            <w:tcW w:w="1170" w:type="dxa"/>
            <w:vAlign w:val="center"/>
          </w:tcPr>
          <w:p w14:paraId="40280C17" w14:textId="4F8EF676"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9A732A" w:rsidRPr="00A53D54" w14:paraId="7801FFF7" w14:textId="77777777" w:rsidTr="00F46A02">
        <w:trPr>
          <w:trHeight w:val="504"/>
        </w:trPr>
        <w:tc>
          <w:tcPr>
            <w:tcW w:w="1728" w:type="dxa"/>
            <w:vAlign w:val="center"/>
          </w:tcPr>
          <w:p w14:paraId="2E6477AF" w14:textId="5AD30071"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2</w:t>
            </w:r>
          </w:p>
        </w:tc>
        <w:tc>
          <w:tcPr>
            <w:tcW w:w="1170" w:type="dxa"/>
            <w:vAlign w:val="center"/>
          </w:tcPr>
          <w:p w14:paraId="5F5036E2" w14:textId="2A074054"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235672CA" w14:textId="733BB080"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1980" w:type="dxa"/>
            <w:vAlign w:val="center"/>
          </w:tcPr>
          <w:p w14:paraId="467E7E6F" w14:textId="05D7C32D"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900" w:type="dxa"/>
            <w:vAlign w:val="center"/>
          </w:tcPr>
          <w:p w14:paraId="7DC53400" w14:textId="5D400360"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1168CF60" w14:textId="4E5FA819"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7CE85496" w14:textId="7EFA116C"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46</w:t>
            </w:r>
          </w:p>
        </w:tc>
      </w:tr>
      <w:tr w:rsidR="009A732A" w:rsidRPr="00A53D54" w14:paraId="7D5A386D" w14:textId="77777777" w:rsidTr="00F46A02">
        <w:trPr>
          <w:trHeight w:val="504"/>
        </w:trPr>
        <w:tc>
          <w:tcPr>
            <w:tcW w:w="1728" w:type="dxa"/>
            <w:vAlign w:val="center"/>
          </w:tcPr>
          <w:p w14:paraId="1229A404" w14:textId="4ACBB708"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3</w:t>
            </w:r>
          </w:p>
        </w:tc>
        <w:tc>
          <w:tcPr>
            <w:tcW w:w="1170" w:type="dxa"/>
            <w:vAlign w:val="center"/>
          </w:tcPr>
          <w:p w14:paraId="6285ECFE" w14:textId="1857071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6E1A750" w14:textId="1C50450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1980" w:type="dxa"/>
            <w:vAlign w:val="center"/>
          </w:tcPr>
          <w:p w14:paraId="59DC7623" w14:textId="062594BC"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900" w:type="dxa"/>
            <w:vAlign w:val="center"/>
          </w:tcPr>
          <w:p w14:paraId="79AD00E4" w14:textId="33C66756"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7D082568" w14:textId="00F5ADCD"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C900D47" w14:textId="5EBC2444"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99</w:t>
            </w:r>
          </w:p>
        </w:tc>
      </w:tr>
      <w:tr w:rsidR="009A732A" w:rsidRPr="00A53D54" w14:paraId="4012E7D2" w14:textId="77777777" w:rsidTr="00F46A02">
        <w:trPr>
          <w:trHeight w:val="504"/>
        </w:trPr>
        <w:tc>
          <w:tcPr>
            <w:tcW w:w="1728" w:type="dxa"/>
            <w:tcBorders>
              <w:bottom w:val="single" w:sz="4" w:space="0" w:color="auto"/>
            </w:tcBorders>
            <w:vAlign w:val="center"/>
          </w:tcPr>
          <w:p w14:paraId="23C74227" w14:textId="2E33B547" w:rsidR="009A732A" w:rsidRPr="00A53D54" w:rsidRDefault="009A732A" w:rsidP="009A732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2</w:t>
            </w:r>
          </w:p>
        </w:tc>
        <w:tc>
          <w:tcPr>
            <w:tcW w:w="1170" w:type="dxa"/>
            <w:tcBorders>
              <w:bottom w:val="single" w:sz="4" w:space="0" w:color="auto"/>
            </w:tcBorders>
            <w:vAlign w:val="center"/>
          </w:tcPr>
          <w:p w14:paraId="0D28B16F" w14:textId="0E671CDF"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All ages</w:t>
            </w:r>
          </w:p>
        </w:tc>
        <w:tc>
          <w:tcPr>
            <w:tcW w:w="1260" w:type="dxa"/>
            <w:tcBorders>
              <w:bottom w:val="single" w:sz="4" w:space="0" w:color="auto"/>
            </w:tcBorders>
            <w:vAlign w:val="center"/>
          </w:tcPr>
          <w:p w14:paraId="2E41AAA9" w14:textId="6B420BD3"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tcBorders>
              <w:bottom w:val="single" w:sz="4" w:space="0" w:color="auto"/>
            </w:tcBorders>
            <w:vAlign w:val="center"/>
          </w:tcPr>
          <w:p w14:paraId="283CDCBA" w14:textId="0A85C2A6"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5598164F" w:rsidR="00860B19" w:rsidRDefault="005737D5">
      <w:pPr>
        <w:ind w:firstLine="0"/>
        <w:rPr>
          <w:rFonts w:ascii="Times New Roman" w:hAnsi="Times New Roman" w:cs="Times New Roman"/>
          <w:noProof/>
        </w:rPr>
      </w:pPr>
      <w:del w:id="544" w:author="Brian Stock" w:date="2020-09-01T17:00:00Z">
        <w:r w:rsidDel="00020F5D">
          <w:rPr>
            <w:rFonts w:ascii="Times New Roman" w:hAnsi="Times New Roman" w:cs="Times New Roman"/>
            <w:noProof/>
          </w:rPr>
          <w:lastRenderedPageBreak/>
          <w:drawing>
            <wp:inline distT="0" distB="0" distL="0" distR="0" wp14:anchorId="7610401E" wp14:editId="474D4C75">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4"/>
                      <a:stretch>
                        <a:fillRect/>
                      </a:stretch>
                    </pic:blipFill>
                    <pic:spPr>
                      <a:xfrm>
                        <a:off x="0" y="0"/>
                        <a:ext cx="6156243" cy="5276873"/>
                      </a:xfrm>
                      <a:prstGeom prst="rect">
                        <a:avLst/>
                      </a:prstGeom>
                    </pic:spPr>
                  </pic:pic>
                </a:graphicData>
              </a:graphic>
            </wp:inline>
          </w:drawing>
        </w:r>
      </w:del>
      <w:ins w:id="545" w:author="Brian Stock" w:date="2020-09-01T17:00:00Z">
        <w:r w:rsidR="00020F5D">
          <w:rPr>
            <w:rFonts w:ascii="Times New Roman" w:hAnsi="Times New Roman" w:cs="Times New Roman"/>
            <w:noProof/>
          </w:rPr>
          <w:drawing>
            <wp:inline distT="0" distB="0" distL="0" distR="0" wp14:anchorId="469CAA7E" wp14:editId="179F944B">
              <wp:extent cx="5943600" cy="509460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named-chunk-6-1.png"/>
                      <pic:cNvPicPr/>
                    </pic:nvPicPr>
                    <pic:blipFill>
                      <a:blip r:embed="rId15"/>
                      <a:stretch>
                        <a:fillRect/>
                      </a:stretch>
                    </pic:blipFill>
                    <pic:spPr>
                      <a:xfrm>
                        <a:off x="0" y="0"/>
                        <a:ext cx="5943600" cy="5094605"/>
                      </a:xfrm>
                      <a:prstGeom prst="rect">
                        <a:avLst/>
                      </a:prstGeom>
                    </pic:spPr>
                  </pic:pic>
                </a:graphicData>
              </a:graphic>
            </wp:inline>
          </w:drawing>
        </w:r>
      </w:ins>
    </w:p>
    <w:p w14:paraId="28EC9C40" w14:textId="1D6EE18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543"/>
      <w:r w:rsidR="005737D5">
        <w:rPr>
          <w:rFonts w:ascii="Times New Roman" w:hAnsi="Times New Roman" w:cs="Times New Roman"/>
        </w:rPr>
        <w:t xml:space="preserve"> </w:t>
      </w:r>
      <w:ins w:id="546" w:author="Brian Stock" w:date="2020-09-01T17:01:00Z">
        <w:r w:rsidR="00020F5D">
          <w:rPr>
            <w:rFonts w:ascii="Times New Roman" w:hAnsi="Times New Roman" w:cs="Times New Roman"/>
          </w:rPr>
          <w:t>Base = the statistical catch</w:t>
        </w:r>
      </w:ins>
      <w:ins w:id="547" w:author="Brian Stock" w:date="2020-09-01T17:02:00Z">
        <w:r w:rsidR="00020F5D">
          <w:rPr>
            <w:rFonts w:ascii="Times New Roman" w:hAnsi="Times New Roman" w:cs="Times New Roman"/>
          </w:rPr>
          <w:t>-</w:t>
        </w:r>
      </w:ins>
      <w:ins w:id="548" w:author="Brian Stock" w:date="2020-09-01T17:01:00Z">
        <w:r w:rsidR="00020F5D">
          <w:rPr>
            <w:rFonts w:ascii="Times New Roman" w:hAnsi="Times New Roman" w:cs="Times New Roman"/>
          </w:rPr>
          <w:t>at</w:t>
        </w:r>
      </w:ins>
      <w:ins w:id="549" w:author="Brian Stock" w:date="2020-09-01T17:02:00Z">
        <w:r w:rsidR="00020F5D">
          <w:rPr>
            <w:rFonts w:ascii="Times New Roman" w:hAnsi="Times New Roman" w:cs="Times New Roman"/>
          </w:rPr>
          <w:t>-</w:t>
        </w:r>
      </w:ins>
      <w:ins w:id="550" w:author="Brian Stock" w:date="2020-09-01T17:01:00Z">
        <w:r w:rsidR="00020F5D">
          <w:rPr>
            <w:rFonts w:ascii="Times New Roman" w:hAnsi="Times New Roman" w:cs="Times New Roman"/>
          </w:rPr>
          <w:t>age model</w:t>
        </w:r>
      </w:ins>
      <w:ins w:id="551" w:author="Brian Stock" w:date="2020-09-01T17:02:00Z">
        <w:r w:rsidR="00020F5D">
          <w:rPr>
            <w:rFonts w:ascii="Times New Roman" w:hAnsi="Times New Roman" w:cs="Times New Roman"/>
          </w:rPr>
          <w:t xml:space="preserve"> </w:t>
        </w:r>
      </w:ins>
      <w:ins w:id="552" w:author="Brian Stock" w:date="2020-09-01T17:03:00Z">
        <w:r w:rsidR="00020F5D">
          <w:rPr>
            <w:rFonts w:ascii="Times New Roman" w:hAnsi="Times New Roman" w:cs="Times New Roman"/>
          </w:rPr>
          <w:t xml:space="preserve">with </w:t>
        </w:r>
      </w:ins>
      <w:ins w:id="553" w:author="Brian Stock" w:date="2020-09-01T17:02:00Z">
        <w:r w:rsidR="00020F5D">
          <w:rPr>
            <w:rFonts w:ascii="Times New Roman" w:hAnsi="Times New Roman" w:cs="Times New Roman"/>
          </w:rPr>
          <w:t xml:space="preserve">recruitment as random effects without autocorrelation. </w:t>
        </w:r>
      </w:ins>
      <w:ins w:id="554" w:author="Brian Stock" w:date="2020-09-01T17:03:00Z">
        <w:r w:rsidR="00020F5D">
          <w:rPr>
            <w:rFonts w:ascii="Times New Roman" w:hAnsi="Times New Roman" w:cs="Times New Roman"/>
          </w:rPr>
          <w:t xml:space="preserve">NAA-1 = autocorrelated recruitment. </w:t>
        </w:r>
      </w:ins>
      <w:ins w:id="555" w:author="Brian Stock" w:date="2020-09-01T17:04:00Z">
        <w:r w:rsidR="00020F5D">
          <w:rPr>
            <w:rFonts w:ascii="Times New Roman" w:hAnsi="Times New Roman" w:cs="Times New Roman"/>
          </w:rPr>
          <w:t>The models in the right column treat</w:t>
        </w:r>
      </w:ins>
      <w:ins w:id="556" w:author="Brian Stock" w:date="2020-09-01T17:05:00Z">
        <w:r w:rsidR="00020F5D">
          <w:rPr>
            <w:rFonts w:ascii="Times New Roman" w:hAnsi="Times New Roman" w:cs="Times New Roman"/>
          </w:rPr>
          <w:t xml:space="preserve"> all NAA as random effects with different correlation </w:t>
        </w:r>
      </w:ins>
      <w:ins w:id="557" w:author="Brian Stock" w:date="2020-09-01T17:06:00Z">
        <w:r w:rsidR="00020F5D">
          <w:rPr>
            <w:rFonts w:ascii="Times New Roman" w:hAnsi="Times New Roman" w:cs="Times New Roman"/>
          </w:rPr>
          <w:t>structures</w:t>
        </w:r>
      </w:ins>
      <w:ins w:id="558" w:author="Brian Stock" w:date="2020-09-01T17:05:00Z">
        <w:r w:rsidR="00020F5D">
          <w:rPr>
            <w:rFonts w:ascii="Times New Roman" w:hAnsi="Times New Roman" w:cs="Times New Roman"/>
          </w:rPr>
          <w:t xml:space="preserve">. </w:t>
        </w:r>
      </w:ins>
      <w:ins w:id="559" w:author="Brian Stock" w:date="2020-09-01T17:06:00Z">
        <w:r w:rsidR="00020F5D">
          <w:rPr>
            <w:rFonts w:ascii="Times New Roman" w:hAnsi="Times New Roman" w:cs="Times New Roman"/>
          </w:rPr>
          <w:t xml:space="preserve">IID = independent and identically distributed, i.e. no correlation. </w:t>
        </w:r>
      </w:ins>
      <w:r w:rsidR="005737D5">
        <w:rPr>
          <w:rFonts w:ascii="Times New Roman" w:hAnsi="Times New Roman" w:cs="Times New Roman"/>
        </w:rPr>
        <w:t>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239"/>
      <w:bookmarkEnd w:id="240"/>
    </w:p>
    <w:p w14:paraId="1796CC47" w14:textId="6298A531" w:rsidR="00466F92" w:rsidRDefault="00466F92" w:rsidP="00466F92">
      <w:pPr>
        <w:ind w:firstLine="0"/>
        <w:rPr>
          <w:rFonts w:ascii="Times New Roman" w:hAnsi="Times New Roman" w:cs="Times New Roman"/>
        </w:rPr>
      </w:pPr>
      <w:del w:id="560" w:author="Brian Stock" w:date="2020-09-01T16:57:00Z">
        <w:r w:rsidDel="00F93B9D">
          <w:rPr>
            <w:rFonts w:ascii="Times New Roman" w:hAnsi="Times New Roman" w:cs="Times New Roman"/>
            <w:noProof/>
          </w:rPr>
          <w:lastRenderedPageBreak/>
          <w:drawing>
            <wp:inline distT="0" distB="0" distL="0" distR="0" wp14:anchorId="08100732" wp14:editId="57085B33">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6"/>
                      <a:stretch>
                        <a:fillRect/>
                      </a:stretch>
                    </pic:blipFill>
                    <pic:spPr>
                      <a:xfrm>
                        <a:off x="0" y="0"/>
                        <a:ext cx="6246231" cy="3306632"/>
                      </a:xfrm>
                      <a:prstGeom prst="rect">
                        <a:avLst/>
                      </a:prstGeom>
                    </pic:spPr>
                  </pic:pic>
                </a:graphicData>
              </a:graphic>
            </wp:inline>
          </w:drawing>
        </w:r>
      </w:del>
      <w:ins w:id="561" w:author="Brian Stock" w:date="2020-09-01T16:57:00Z">
        <w:r w:rsidR="00F93B9D">
          <w:rPr>
            <w:rFonts w:ascii="Times New Roman" w:hAnsi="Times New Roman" w:cs="Times New Roman"/>
            <w:noProof/>
          </w:rPr>
          <w:drawing>
            <wp:inline distT="0" distB="0" distL="0" distR="0" wp14:anchorId="15063B12" wp14:editId="5FCD39B6">
              <wp:extent cx="5943600" cy="382079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dar1_effect_v2.png"/>
                      <pic:cNvPicPr/>
                    </pic:nvPicPr>
                    <pic:blipFill>
                      <a:blip r:embed="rId17"/>
                      <a:stretch>
                        <a:fillRect/>
                      </a:stretch>
                    </pic:blipFill>
                    <pic:spPr>
                      <a:xfrm>
                        <a:off x="0" y="0"/>
                        <a:ext cx="5943600" cy="3820795"/>
                      </a:xfrm>
                      <a:prstGeom prst="rect">
                        <a:avLst/>
                      </a:prstGeom>
                    </pic:spPr>
                  </pic:pic>
                </a:graphicData>
              </a:graphic>
            </wp:inline>
          </w:drawing>
        </w:r>
      </w:ins>
    </w:p>
    <w:p w14:paraId="0F27748C" w14:textId="23EEDB60"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w:t>
      </w:r>
      <w:del w:id="562" w:author="Brian Stock" w:date="2020-09-01T16:57:00Z">
        <w:r w:rsidDel="00F93B9D">
          <w:rPr>
            <w:rFonts w:ascii="Times New Roman" w:hAnsi="Times New Roman" w:cs="Times New Roman"/>
          </w:rPr>
          <w:delText xml:space="preserve">center, </w:delText>
        </w:r>
      </w:del>
      <w:r>
        <w:rPr>
          <w:rFonts w:ascii="Times New Roman" w:hAnsi="Times New Roman" w:cs="Times New Roman"/>
        </w:rPr>
        <w:t xml:space="preserve">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w:t>
      </w:r>
      <w:del w:id="563" w:author="Brian Stock" w:date="2020-09-01T16:58:00Z">
        <w:r w:rsidDel="005A3510">
          <w:rPr>
            <w:rFonts w:ascii="Times New Roman" w:hAnsi="Times New Roman" w:cs="Times New Roman"/>
          </w:rPr>
          <w:delText xml:space="preserve">In the center column,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fixed, whereas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estimated in the right column. </w:delText>
        </w:r>
      </w:del>
      <w:r>
        <w:rPr>
          <w:rFonts w:ascii="Times New Roman" w:hAnsi="Times New Roman" w:cs="Times New Roman"/>
        </w:rPr>
        <w:t>IID = independent deviations by age and year (</w:t>
      </w:r>
      <w:ins w:id="564" w:author="Brian Stock" w:date="2020-09-01T16:58:00Z">
        <w:r w:rsidR="005A3510">
          <w:rPr>
            <w:rFonts w:ascii="Times New Roman" w:hAnsi="Times New Roman" w:cs="Times New Roman"/>
          </w:rPr>
          <w:t>for process listed in</w:t>
        </w:r>
      </w:ins>
      <w:del w:id="565" w:author="Brian Stock" w:date="2020-09-01T16:58:00Z">
        <w:r w:rsidDel="005A3510">
          <w:rPr>
            <w:rFonts w:ascii="Times New Roman" w:hAnsi="Times New Roman" w:cs="Times New Roman"/>
          </w:rPr>
          <w:delText>as</w:delText>
        </w:r>
      </w:del>
      <w:r>
        <w:rPr>
          <w:rFonts w:ascii="Times New Roman" w:hAnsi="Times New Roman" w:cs="Times New Roman"/>
        </w:rPr>
        <w:t xml:space="preserve"> </w:t>
      </w:r>
      <w:del w:id="566" w:author="Brian Stock" w:date="2020-09-01T16:58:00Z">
        <w:r w:rsidDel="005A3510">
          <w:rPr>
            <w:rFonts w:ascii="Times New Roman" w:hAnsi="Times New Roman" w:cs="Times New Roman"/>
          </w:rPr>
          <w:delText xml:space="preserve">per </w:delText>
        </w:r>
      </w:del>
      <w:r>
        <w:rPr>
          <w:rFonts w:ascii="Times New Roman" w:hAnsi="Times New Roman" w:cs="Times New Roman"/>
        </w:rPr>
        <w:t>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ins w:id="567" w:author="Brian Stock" w:date="2020-09-01T16:59:00Z">
        <w:r w:rsidR="005A3510">
          <w:rPr>
            <w:rFonts w:ascii="Times New Roman" w:hAnsi="Times New Roman" w:cs="Times New Roman"/>
          </w:rPr>
          <w:t xml:space="preserve"> </w:t>
        </w:r>
        <w:r w:rsidR="005A3510" w:rsidRPr="005A3510">
          <w:rPr>
            <w:rFonts w:ascii="Times New Roman" w:hAnsi="Times New Roman" w:cs="Times New Roman"/>
            <w:i/>
            <w:iCs/>
            <w:rPrChange w:id="568" w:author="Brian Stock" w:date="2020-09-01T16:59:00Z">
              <w:rPr>
                <w:rFonts w:ascii="Times New Roman" w:hAnsi="Times New Roman" w:cs="Times New Roman"/>
              </w:rPr>
            </w:rPrChange>
          </w:rPr>
          <w:t>F</w:t>
        </w:r>
        <w:r w:rsidR="005A3510">
          <w:rPr>
            <w:rFonts w:ascii="Times New Roman" w:hAnsi="Times New Roman" w:cs="Times New Roman"/>
          </w:rPr>
          <w:t xml:space="preserve"> was fixed at 0 in projection years.</w:t>
        </w:r>
      </w:ins>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AE759B8" w:rsidR="00165EF1" w:rsidRDefault="005737D5">
      <w:pPr>
        <w:ind w:firstLine="0"/>
        <w:rPr>
          <w:rFonts w:ascii="Times New Roman" w:hAnsi="Times New Roman" w:cs="Times New Roman"/>
        </w:rPr>
      </w:pPr>
      <w:del w:id="569" w:author="Brian Stock" w:date="2020-09-01T16:50:00Z">
        <w:r w:rsidDel="00F93B9D">
          <w:rPr>
            <w:rFonts w:ascii="Times New Roman" w:hAnsi="Times New Roman" w:cs="Times New Roman"/>
            <w:noProof/>
          </w:rPr>
          <w:lastRenderedPageBreak/>
          <w:drawing>
            <wp:inline distT="0" distB="0" distL="0" distR="0" wp14:anchorId="48EC4298" wp14:editId="1DC4CBF4">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8"/>
                      <a:stretch>
                        <a:fillRect/>
                      </a:stretch>
                    </pic:blipFill>
                    <pic:spPr>
                      <a:xfrm>
                        <a:off x="0" y="0"/>
                        <a:ext cx="6116876" cy="5243130"/>
                      </a:xfrm>
                      <a:prstGeom prst="rect">
                        <a:avLst/>
                      </a:prstGeom>
                    </pic:spPr>
                  </pic:pic>
                </a:graphicData>
              </a:graphic>
            </wp:inline>
          </w:drawing>
        </w:r>
      </w:del>
      <w:ins w:id="570" w:author="Brian Stock" w:date="2020-09-01T16:50:00Z">
        <w:r w:rsidR="00F93B9D">
          <w:rPr>
            <w:rFonts w:ascii="Times New Roman" w:hAnsi="Times New Roman" w:cs="Times New Roman"/>
            <w:noProof/>
          </w:rPr>
          <w:drawing>
            <wp:inline distT="0" distB="0" distL="0" distR="0" wp14:anchorId="1869DCBC" wp14:editId="5DA0C6F3">
              <wp:extent cx="3657607" cy="5486411"/>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named-chunk-7-1.png"/>
                      <pic:cNvPicPr/>
                    </pic:nvPicPr>
                    <pic:blipFill>
                      <a:blip r:embed="rId19"/>
                      <a:stretch>
                        <a:fillRect/>
                      </a:stretch>
                    </pic:blipFill>
                    <pic:spPr>
                      <a:xfrm>
                        <a:off x="0" y="0"/>
                        <a:ext cx="3657607" cy="5486411"/>
                      </a:xfrm>
                      <a:prstGeom prst="rect">
                        <a:avLst/>
                      </a:prstGeom>
                    </pic:spPr>
                  </pic:pic>
                </a:graphicData>
              </a:graphic>
            </wp:inline>
          </w:drawing>
        </w:r>
      </w:ins>
    </w:p>
    <w:p w14:paraId="5942C82D" w14:textId="495F913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ins w:id="571" w:author="Brian Stock" w:date="2020-09-01T16:53:00Z">
        <w:r w:rsidR="00F93B9D">
          <w:rPr>
            <w:rFonts w:ascii="Times New Roman" w:hAnsi="Times New Roman" w:cs="Times New Roman"/>
          </w:rPr>
          <w:t xml:space="preserve"> D</w:t>
        </w:r>
      </w:ins>
      <w:del w:id="572" w:author="Brian Stock" w:date="2020-09-01T16:53:00Z">
        <w:r w:rsidDel="00F93B9D">
          <w:rPr>
            <w:rFonts w:ascii="Times New Roman" w:hAnsi="Times New Roman" w:cs="Times New Roman"/>
          </w:rPr>
          <w:delText xml:space="preserve"> </w:delText>
        </w:r>
        <w:r w:rsidR="007C5BEB" w:rsidDel="00F93B9D">
          <w:rPr>
            <w:rFonts w:ascii="Times New Roman" w:hAnsi="Times New Roman" w:cs="Times New Roman"/>
          </w:rPr>
          <w:delText>D</w:delText>
        </w:r>
      </w:del>
      <w:r w:rsidR="007C5BEB">
        <w:rPr>
          <w:rFonts w:ascii="Times New Roman" w:hAnsi="Times New Roman" w:cs="Times New Roman"/>
        </w:rPr>
        <w:t xml:space="preserve">eviations in </w:t>
      </w:r>
      <w:ins w:id="573" w:author="Brian Stock" w:date="2020-09-01T16:53:00Z">
        <w:r w:rsidR="00F93B9D">
          <w:rPr>
            <w:rFonts w:ascii="Times New Roman" w:hAnsi="Times New Roman" w:cs="Times New Roman"/>
          </w:rPr>
          <w:t xml:space="preserve">log </w:t>
        </w:r>
      </w:ins>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ins w:id="574" w:author="Brian Stock" w:date="2020-09-01T16:54:00Z">
        <w:r w:rsidR="00F93B9D">
          <w:rPr>
            <w:rFonts w:ascii="Times New Roman" w:hAnsi="Times New Roman" w:cs="Times New Roman"/>
          </w:rPr>
          <w:t xml:space="preserve"> Base = no deviations from the </w:t>
        </w:r>
      </w:ins>
      <m:oMath>
        <m:sSub>
          <m:sSubPr>
            <m:ctrlPr>
              <w:ins w:id="575" w:author="Brian Stock" w:date="2020-09-01T16:55:00Z">
                <w:rPr>
                  <w:rFonts w:ascii="Cambria Math" w:hAnsi="Cambria Math" w:cs="Times New Roman"/>
                  <w:i/>
                </w:rPr>
              </w:ins>
            </m:ctrlPr>
          </m:sSubPr>
          <m:e>
            <m:r>
              <w:ins w:id="576" w:author="Brian Stock" w:date="2020-09-01T16:55:00Z">
                <w:rPr>
                  <w:rFonts w:ascii="Cambria Math" w:hAnsi="Cambria Math" w:cs="Times New Roman"/>
                </w:rPr>
                <m:t>M</m:t>
              </w:ins>
            </m:r>
          </m:e>
          <m:sub>
            <m:r>
              <w:ins w:id="577" w:author="Brian Stock" w:date="2020-09-01T16:55:00Z">
                <w:rPr>
                  <w:rFonts w:ascii="Cambria Math" w:hAnsi="Cambria Math" w:cs="Times New Roman"/>
                </w:rPr>
                <m:t>a</m:t>
              </w:ins>
            </m:r>
          </m:sub>
        </m:sSub>
      </m:oMath>
      <w:ins w:id="578" w:author="Brian Stock" w:date="2020-09-01T16:54:00Z">
        <w:r w:rsidR="00F93B9D">
          <w:rPr>
            <w:rFonts w:ascii="Times New Roman" w:hAnsi="Times New Roman" w:cs="Times New Roman"/>
          </w:rPr>
          <w:t xml:space="preserve"> values specified in the</w:t>
        </w:r>
      </w:ins>
      <w:ins w:id="579" w:author="Brian Stock" w:date="2020-09-01T16:55:00Z">
        <w:r w:rsidR="00F93B9D">
          <w:rPr>
            <w:rFonts w:ascii="Times New Roman" w:hAnsi="Times New Roman" w:cs="Times New Roman"/>
          </w:rPr>
          <w:t xml:space="preserve"> </w:t>
        </w:r>
      </w:ins>
      <w:ins w:id="580" w:author="Brian Stock" w:date="2020-09-01T16:54:00Z">
        <w:r w:rsidR="00F93B9D">
          <w:rPr>
            <w:rFonts w:ascii="Times New Roman" w:hAnsi="Times New Roman" w:cs="Times New Roman"/>
          </w:rPr>
          <w:t xml:space="preserve">assessment. </w:t>
        </w:r>
      </w:ins>
      <w:del w:id="581" w:author="Brian Stock" w:date="2020-09-01T16:54:00Z">
        <w:r w:rsidR="007C5BEB" w:rsidDel="00F93B9D">
          <w:rPr>
            <w:rFonts w:ascii="Times New Roman" w:hAnsi="Times New Roman" w:cs="Times New Roman"/>
          </w:rPr>
          <w:delText xml:space="preserve"> </w:delText>
        </w:r>
      </w:del>
      <w:del w:id="582" w:author="Brian Stock" w:date="2020-09-01T16:52:00Z">
        <w:r w:rsidR="007C5BEB" w:rsidDel="00F93B9D">
          <w:rPr>
            <w:rFonts w:ascii="Times New Roman" w:hAnsi="Times New Roman" w:cs="Times New Roman"/>
          </w:rPr>
          <w:delText xml:space="preserve">Estimating </w:delTex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sidDel="00F93B9D">
          <w:rPr>
            <w:rFonts w:ascii="Times New Roman" w:hAnsi="Times New Roman" w:cs="Times New Roman"/>
          </w:rPr>
          <w:delText xml:space="preserve"> (right column) </w:delText>
        </w:r>
        <w:r w:rsidR="003A2643" w:rsidDel="00F93B9D">
          <w:rPr>
            <w:rFonts w:ascii="Times New Roman" w:hAnsi="Times New Roman" w:cs="Times New Roman"/>
          </w:rPr>
          <w:delText xml:space="preserve">clearly </w:delText>
        </w:r>
        <w:r w:rsidR="007C5BEB" w:rsidDel="00F93B9D">
          <w:rPr>
            <w:rFonts w:ascii="Times New Roman" w:hAnsi="Times New Roman" w:cs="Times New Roman"/>
          </w:rPr>
          <w:delText xml:space="preserve">reduced the magnitude of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for AR</w:delText>
        </w:r>
        <w:r w:rsidR="003A2643" w:rsidDel="00F93B9D">
          <w:rPr>
            <w:rFonts w:ascii="Times New Roman" w:hAnsi="Times New Roman" w:cs="Times New Roman"/>
          </w:rPr>
          <w:delText>(1)</w:delText>
        </w:r>
        <w:r w:rsidR="007C5BEB" w:rsidDel="00F93B9D">
          <w:rPr>
            <w:rFonts w:ascii="Times New Roman" w:hAnsi="Times New Roman" w:cs="Times New Roman"/>
          </w:rPr>
          <w:delText xml:space="preserve"> models (M-8 and M-9 vs. M-3 and M-4), but did not reduce the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in models where the deviations varied by year and age (M-7 and M-10 vs. M-2 and M-5).</w:delText>
        </w:r>
        <w:r w:rsidR="005737D5" w:rsidDel="00F93B9D">
          <w:rPr>
            <w:rFonts w:ascii="Times New Roman" w:hAnsi="Times New Roman" w:cs="Times New Roman"/>
          </w:rPr>
          <w:delText xml:space="preserve"> </w:delText>
        </w:r>
      </w:del>
      <w:r w:rsidR="005737D5">
        <w:rPr>
          <w:rFonts w:ascii="Times New Roman" w:hAnsi="Times New Roman" w:cs="Times New Roman"/>
        </w:rPr>
        <w:t>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5C7C6A2B" w:rsidR="00A52242" w:rsidRDefault="005737D5" w:rsidP="00A52242">
      <w:pPr>
        <w:ind w:firstLine="0"/>
        <w:rPr>
          <w:rFonts w:ascii="Times New Roman" w:hAnsi="Times New Roman" w:cs="Times New Roman"/>
        </w:rPr>
      </w:pPr>
      <w:del w:id="583" w:author="Brian Stock" w:date="2020-09-01T16:44:00Z">
        <w:r w:rsidDel="009774B9">
          <w:rPr>
            <w:rFonts w:ascii="Times New Roman" w:hAnsi="Times New Roman" w:cs="Times New Roman"/>
            <w:noProof/>
          </w:rPr>
          <w:lastRenderedPageBreak/>
          <w:drawing>
            <wp:inline distT="0" distB="0" distL="0" distR="0" wp14:anchorId="0F0D3913" wp14:editId="1DF5EAE1">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20"/>
                      <a:stretch>
                        <a:fillRect/>
                      </a:stretch>
                    </pic:blipFill>
                    <pic:spPr>
                      <a:xfrm>
                        <a:off x="0" y="0"/>
                        <a:ext cx="5943600" cy="5943600"/>
                      </a:xfrm>
                      <a:prstGeom prst="rect">
                        <a:avLst/>
                      </a:prstGeom>
                    </pic:spPr>
                  </pic:pic>
                </a:graphicData>
              </a:graphic>
            </wp:inline>
          </w:drawing>
        </w:r>
      </w:del>
      <w:ins w:id="584" w:author="Brian Stock" w:date="2020-09-01T16:44:00Z">
        <w:r w:rsidR="009774B9">
          <w:rPr>
            <w:rFonts w:ascii="Times New Roman" w:hAnsi="Times New Roman" w:cs="Times New Roman"/>
            <w:noProof/>
          </w:rPr>
          <w:drawing>
            <wp:inline distT="0" distB="0" distL="0" distR="0" wp14:anchorId="2C01D122" wp14:editId="5E6F419A">
              <wp:extent cx="5637475" cy="5637475"/>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9-1.png"/>
                      <pic:cNvPicPr/>
                    </pic:nvPicPr>
                    <pic:blipFill>
                      <a:blip r:embed="rId20"/>
                      <a:stretch>
                        <a:fillRect/>
                      </a:stretch>
                    </pic:blipFill>
                    <pic:spPr>
                      <a:xfrm>
                        <a:off x="0" y="0"/>
                        <a:ext cx="5639425" cy="5639425"/>
                      </a:xfrm>
                      <a:prstGeom prst="rect">
                        <a:avLst/>
                      </a:prstGeom>
                    </pic:spPr>
                  </pic:pic>
                </a:graphicData>
              </a:graphic>
            </wp:inline>
          </w:drawing>
        </w:r>
      </w:ins>
    </w:p>
    <w:p w14:paraId="695B5D37" w14:textId="22FA8D12"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ins w:id="585" w:author="Brian Stock" w:date="2020-09-01T16:45:00Z">
        <w:r w:rsidR="009774B9">
          <w:rPr>
            <w:rFonts w:ascii="Times New Roman" w:hAnsi="Times New Roman" w:cs="Times New Roman"/>
          </w:rPr>
          <w:t xml:space="preserve">log </w:t>
        </w:r>
      </w:ins>
      <w:r w:rsidRPr="003A2643">
        <w:rPr>
          <w:rFonts w:ascii="Times New Roman" w:hAnsi="Times New Roman" w:cs="Times New Roman"/>
          <w:i/>
          <w:iCs/>
        </w:rPr>
        <w:t>M</w:t>
      </w:r>
      <w:r>
        <w:rPr>
          <w:rFonts w:ascii="Times New Roman" w:hAnsi="Times New Roman" w:cs="Times New Roman"/>
        </w:rPr>
        <w:t>, top panel) and numbers-at-age (</w:t>
      </w:r>
      <w:ins w:id="586" w:author="Brian Stock" w:date="2020-09-01T16:45:00Z">
        <w:r w:rsidR="009774B9">
          <w:rPr>
            <w:rFonts w:ascii="Times New Roman" w:hAnsi="Times New Roman" w:cs="Times New Roman"/>
          </w:rPr>
          <w:t xml:space="preserve">log </w:t>
        </w:r>
      </w:ins>
      <w:r>
        <w:rPr>
          <w:rFonts w:ascii="Times New Roman" w:hAnsi="Times New Roman" w:cs="Times New Roman"/>
        </w:rPr>
        <w:t>NAA, bottom panel) from the final model with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ins w:id="587" w:author="Brian Stock" w:date="2020-09-01T16:46:00Z">
        <w:r w:rsidR="009774B9">
          <w:rPr>
            <w:rFonts w:ascii="Times New Roman" w:hAnsi="Times New Roman" w:cs="Times New Roman"/>
          </w:rPr>
          <w:t xml:space="preserve"> </w:t>
        </w:r>
      </w:ins>
      <w:ins w:id="588" w:author="Brian Stock" w:date="2020-09-01T16:47:00Z">
        <w:r w:rsidR="003A2ECD">
          <w:rPr>
            <w:rFonts w:ascii="Times New Roman" w:hAnsi="Times New Roman" w:cs="Times New Roman"/>
          </w:rPr>
          <w:t xml:space="preserve">In the projection years, </w:t>
        </w:r>
      </w:ins>
      <w:ins w:id="589" w:author="Brian Stock" w:date="2020-09-01T16:46:00Z">
        <w:r w:rsidR="009774B9">
          <w:rPr>
            <w:rFonts w:ascii="Times New Roman" w:hAnsi="Times New Roman" w:cs="Times New Roman"/>
          </w:rPr>
          <w:t xml:space="preserve">NAA deviations are zero </w:t>
        </w:r>
      </w:ins>
      <w:ins w:id="590" w:author="Brian Stock" w:date="2020-09-01T16:47:00Z">
        <w:r w:rsidR="003A2ECD">
          <w:rPr>
            <w:rFonts w:ascii="Times New Roman" w:hAnsi="Times New Roman" w:cs="Times New Roman"/>
          </w:rPr>
          <w:t xml:space="preserve">and </w:t>
        </w:r>
        <w:r w:rsidR="003A2ECD" w:rsidRPr="003A2ECD">
          <w:rPr>
            <w:rFonts w:ascii="Times New Roman" w:hAnsi="Times New Roman" w:cs="Times New Roman"/>
            <w:i/>
            <w:iCs/>
            <w:rPrChange w:id="591" w:author="Brian Stock" w:date="2020-09-01T16:49:00Z">
              <w:rPr>
                <w:rFonts w:ascii="Times New Roman" w:hAnsi="Times New Roman" w:cs="Times New Roman"/>
              </w:rPr>
            </w:rPrChange>
          </w:rPr>
          <w:t>M</w:t>
        </w:r>
        <w:r w:rsidR="003A2ECD">
          <w:rPr>
            <w:rFonts w:ascii="Times New Roman" w:hAnsi="Times New Roman" w:cs="Times New Roman"/>
          </w:rPr>
          <w:t xml:space="preserve"> deviations are non-zero </w:t>
        </w:r>
      </w:ins>
      <w:ins w:id="592" w:author="Brian Stock" w:date="2020-09-01T16:46:00Z">
        <w:r w:rsidR="009774B9">
          <w:rPr>
            <w:rFonts w:ascii="Times New Roman" w:hAnsi="Times New Roman" w:cs="Times New Roman"/>
          </w:rPr>
          <w:t xml:space="preserve">because </w:t>
        </w:r>
      </w:ins>
      <w:ins w:id="593" w:author="Brian Stock" w:date="2020-09-01T16:47:00Z">
        <w:r w:rsidR="003A2ECD">
          <w:rPr>
            <w:rFonts w:ascii="Times New Roman" w:hAnsi="Times New Roman" w:cs="Times New Roman"/>
          </w:rPr>
          <w:t>NAA-</w:t>
        </w:r>
      </w:ins>
      <w:ins w:id="594" w:author="Brian Stock" w:date="2020-09-01T16:48:00Z">
        <w:r w:rsidR="003A2ECD">
          <w:rPr>
            <w:rFonts w:ascii="Times New Roman" w:hAnsi="Times New Roman" w:cs="Times New Roman"/>
          </w:rPr>
          <w:t xml:space="preserve">M-CPI-2 includes the 2D AR1 structure on </w:t>
        </w:r>
        <w:r w:rsidR="003A2ECD" w:rsidRPr="003A2ECD">
          <w:rPr>
            <w:rFonts w:ascii="Times New Roman" w:hAnsi="Times New Roman" w:cs="Times New Roman"/>
            <w:i/>
            <w:iCs/>
            <w:rPrChange w:id="595" w:author="Brian Stock" w:date="2020-09-01T16:49:00Z">
              <w:rPr>
                <w:rFonts w:ascii="Times New Roman" w:hAnsi="Times New Roman" w:cs="Times New Roman"/>
              </w:rPr>
            </w:rPrChange>
          </w:rPr>
          <w:t>M</w:t>
        </w:r>
        <w:r w:rsidR="003A2ECD">
          <w:rPr>
            <w:rFonts w:ascii="Times New Roman" w:hAnsi="Times New Roman" w:cs="Times New Roman"/>
          </w:rPr>
          <w:t xml:space="preserve"> and not NAA.</w:t>
        </w:r>
      </w:ins>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21"/>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on recruitment, measured as the difference in Mohn’s</w:t>
      </w:r>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5382D957" w:rsidR="00165EF1" w:rsidRDefault="0030507B">
      <w:pPr>
        <w:ind w:firstLine="0"/>
        <w:rPr>
          <w:rFonts w:ascii="Times New Roman" w:hAnsi="Times New Roman" w:cs="Times New Roman"/>
        </w:rPr>
      </w:pPr>
      <w:del w:id="596" w:author="Brian Stock" w:date="2020-09-01T16:42:00Z">
        <w:r w:rsidDel="009774B9">
          <w:rPr>
            <w:rFonts w:ascii="Times New Roman" w:hAnsi="Times New Roman" w:cs="Times New Roman"/>
            <w:noProof/>
          </w:rPr>
          <w:lastRenderedPageBreak/>
          <w:drawing>
            <wp:inline distT="0" distB="0" distL="0" distR="0" wp14:anchorId="4BCAD3D8" wp14:editId="4C45543A">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22"/>
                      <a:stretch>
                        <a:fillRect/>
                      </a:stretch>
                    </pic:blipFill>
                    <pic:spPr>
                      <a:xfrm>
                        <a:off x="0" y="0"/>
                        <a:ext cx="5943600" cy="3714750"/>
                      </a:xfrm>
                      <a:prstGeom prst="rect">
                        <a:avLst/>
                      </a:prstGeom>
                    </pic:spPr>
                  </pic:pic>
                </a:graphicData>
              </a:graphic>
            </wp:inline>
          </w:drawing>
        </w:r>
      </w:del>
      <w:ins w:id="597" w:author="Brian Stock" w:date="2020-09-01T16:42:00Z">
        <w:r w:rsidR="009774B9">
          <w:rPr>
            <w:rFonts w:ascii="Times New Roman" w:hAnsi="Times New Roman" w:cs="Times New Roman"/>
            <w:noProof/>
          </w:rPr>
          <w:drawing>
            <wp:inline distT="0" distB="0" distL="0" distR="0" wp14:anchorId="5DD8B8D1" wp14:editId="5FF0DD5F">
              <wp:extent cx="5943600" cy="37147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10-1.png"/>
                      <pic:cNvPicPr/>
                    </pic:nvPicPr>
                    <pic:blipFill>
                      <a:blip r:embed="rId23"/>
                      <a:stretch>
                        <a:fillRect/>
                      </a:stretch>
                    </pic:blipFill>
                    <pic:spPr>
                      <a:xfrm>
                        <a:off x="0" y="0"/>
                        <a:ext cx="5943600" cy="3714750"/>
                      </a:xfrm>
                      <a:prstGeom prst="rect">
                        <a:avLst/>
                      </a:prstGeom>
                    </pic:spPr>
                  </pic:pic>
                </a:graphicData>
              </a:graphic>
            </wp:inline>
          </w:drawing>
        </w:r>
      </w:ins>
    </w:p>
    <w:p w14:paraId="2B62B8C2" w14:textId="5A0350C5"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ins w:id="598" w:author="Brian Stock" w:date="2020-09-01T16:43:00Z">
        <w:r w:rsidR="009774B9">
          <w:rPr>
            <w:rFonts w:ascii="Times New Roman" w:hAnsi="Times New Roman" w:cs="Times New Roman"/>
          </w:rPr>
          <w:t>.</w:t>
        </w:r>
      </w:ins>
      <w:ins w:id="599" w:author="Brian Stock" w:date="2020-09-01T16:44:00Z">
        <w:r w:rsidR="009774B9">
          <w:rPr>
            <w:rFonts w:ascii="Times New Roman" w:hAnsi="Times New Roman" w:cs="Times New Roman"/>
          </w:rPr>
          <w:t xml:space="preserve"> Base = the statistical catch-at-age model. Within each model </w:t>
        </w:r>
      </w:ins>
      <w:r w:rsidR="00FF0F68">
        <w:rPr>
          <w:rFonts w:ascii="Times New Roman" w:hAnsi="Times New Roman" w:cs="Times New Roman"/>
        </w:rPr>
        <w:t>class</w:t>
      </w:r>
      <w:ins w:id="600" w:author="Brian Stock" w:date="2020-09-01T16:44:00Z">
        <w:r w:rsidR="009774B9">
          <w:rPr>
            <w:rFonts w:ascii="Times New Roman" w:hAnsi="Times New Roman" w:cs="Times New Roman"/>
          </w:rPr>
          <w:t>, the model with lowest Mohn’s</w:t>
        </w:r>
        <w:r w:rsidR="009774B9" w:rsidRPr="00A53D54">
          <w:rPr>
            <w:rFonts w:ascii="Times New Roman" w:hAnsi="Times New Roman" w:cs="Times New Roman"/>
          </w:rPr>
          <w:t xml:space="preserve"> </w:t>
        </w:r>
        <m:oMath>
          <m:r>
            <w:rPr>
              <w:rFonts w:ascii="Cambria Math" w:hAnsi="Cambria Math" w:cs="Times New Roman"/>
            </w:rPr>
            <m:t>ρ</m:t>
          </m:r>
        </m:oMath>
        <w:r w:rsidR="009774B9">
          <w:rPr>
            <w:rFonts w:ascii="Times New Roman" w:hAnsi="Times New Roman" w:cs="Times New Roman"/>
          </w:rPr>
          <w:t xml:space="preserve"> is shown (NAA-5, M-4, NAA-M-2, and NAA-M-CPI-2; Tables </w:t>
        </w:r>
      </w:ins>
      <w:r w:rsidR="00FF0F68">
        <w:rPr>
          <w:rFonts w:ascii="Times New Roman" w:hAnsi="Times New Roman" w:cs="Times New Roman"/>
        </w:rPr>
        <w:t>1-4</w:t>
      </w:r>
      <w:ins w:id="601" w:author="Brian Stock" w:date="2020-09-01T16:44:00Z">
        <w:r w:rsidR="009774B9">
          <w:rPr>
            <w:rFonts w:ascii="Times New Roman" w:hAnsi="Times New Roman" w:cs="Times New Roman"/>
          </w:rPr>
          <w:t>).</w:t>
        </w:r>
      </w:ins>
      <w:del w:id="602" w:author="Brian Stock" w:date="2020-09-01T16:43:00Z">
        <w:r w:rsidR="00425696" w:rsidDel="009774B9">
          <w:rPr>
            <w:rFonts w:ascii="Times New Roman" w:hAnsi="Times New Roman" w:cs="Times New Roman"/>
          </w:rPr>
          <w:delText xml:space="preserve">: </w:delText>
        </w:r>
        <w:r w:rsidR="00873E49" w:rsidDel="009774B9">
          <w:rPr>
            <w:rFonts w:ascii="Times New Roman" w:hAnsi="Times New Roman" w:cs="Times New Roman"/>
          </w:rPr>
          <w:delText>b</w:delText>
        </w:r>
      </w:del>
      <w:del w:id="603" w:author="Brian Stock" w:date="2020-09-01T16:44:00Z">
        <w:r w:rsidR="00873E49" w:rsidDel="009774B9">
          <w:rPr>
            <w:rFonts w:ascii="Times New Roman" w:hAnsi="Times New Roman" w:cs="Times New Roman"/>
          </w:rPr>
          <w:delText xml:space="preserve">ase = </w:delText>
        </w:r>
        <w:r w:rsidR="00425696" w:rsidDel="009774B9">
          <w:rPr>
            <w:rFonts w:ascii="Times New Roman" w:hAnsi="Times New Roman" w:cs="Times New Roman"/>
          </w:rPr>
          <w:delText>the statistical catch-at-age model,</w:delText>
        </w:r>
      </w:del>
      <w:del w:id="604" w:author="Brian Stock" w:date="2020-09-01T16:43:00Z">
        <w:r w:rsidR="00425696" w:rsidDel="009774B9">
          <w:rPr>
            <w:rFonts w:ascii="Times New Roman" w:hAnsi="Times New Roman" w:cs="Times New Roman"/>
          </w:rPr>
          <w:delText xml:space="preserve"> NAA-1,</w:delText>
        </w:r>
        <w:r w:rsidR="00E30EDC" w:rsidDel="009774B9">
          <w:rPr>
            <w:rFonts w:ascii="Times New Roman" w:hAnsi="Times New Roman" w:cs="Times New Roman"/>
          </w:rPr>
          <w:delText xml:space="preserve"> </w:delText>
        </w:r>
      </w:del>
      <w:del w:id="605" w:author="Brian Stock" w:date="2020-09-01T16:44:00Z">
        <w:r w:rsidR="00425696" w:rsidDel="009774B9">
          <w:rPr>
            <w:rFonts w:ascii="Times New Roman" w:hAnsi="Times New Roman" w:cs="Times New Roman"/>
          </w:rPr>
          <w:delText xml:space="preserve">and the </w:delText>
        </w:r>
        <w:r w:rsidR="00873E49" w:rsidDel="009774B9">
          <w:rPr>
            <w:rFonts w:ascii="Times New Roman" w:hAnsi="Times New Roman" w:cs="Times New Roman"/>
          </w:rPr>
          <w:delText xml:space="preserve">others </w:delText>
        </w:r>
        <w:r w:rsidR="00425696" w:rsidDel="009774B9">
          <w:rPr>
            <w:rFonts w:ascii="Times New Roman" w:hAnsi="Times New Roman" w:cs="Times New Roman"/>
          </w:rPr>
          <w:delText xml:space="preserve">are the models from Tables </w:delText>
        </w:r>
        <w:r w:rsidR="00541936" w:rsidDel="009774B9">
          <w:rPr>
            <w:rFonts w:ascii="Times New Roman" w:hAnsi="Times New Roman" w:cs="Times New Roman"/>
          </w:rPr>
          <w:delText>3</w:delText>
        </w:r>
        <w:r w:rsidR="00425696" w:rsidDel="009774B9">
          <w:rPr>
            <w:rFonts w:ascii="Times New Roman" w:hAnsi="Times New Roman" w:cs="Times New Roman"/>
          </w:rPr>
          <w:delText>-</w:delText>
        </w:r>
        <w:r w:rsidR="00541936" w:rsidDel="009774B9">
          <w:rPr>
            <w:rFonts w:ascii="Times New Roman" w:hAnsi="Times New Roman" w:cs="Times New Roman"/>
          </w:rPr>
          <w:delText>6</w:delText>
        </w:r>
        <w:r w:rsidR="00425696" w:rsidDel="009774B9">
          <w:rPr>
            <w:rFonts w:ascii="Times New Roman" w:hAnsi="Times New Roman" w:cs="Times New Roman"/>
          </w:rPr>
          <w:delText xml:space="preserve"> with lowest Mohn’s</w:delText>
        </w:r>
        <w:r w:rsidR="00425696" w:rsidRPr="00A53D54" w:rsidDel="009774B9">
          <w:rPr>
            <w:rFonts w:ascii="Times New Roman" w:hAnsi="Times New Roman" w:cs="Times New Roman"/>
          </w:rPr>
          <w:delText xml:space="preserve"> </w:delText>
        </w:r>
        <m:oMath>
          <m:r>
            <w:rPr>
              <w:rFonts w:ascii="Cambria Math" w:hAnsi="Cambria Math" w:cs="Times New Roman"/>
            </w:rPr>
            <m:t>ρ</m:t>
          </m:r>
        </m:oMath>
        <w:r w:rsidR="00E30EDC" w:rsidDel="009774B9">
          <w:rPr>
            <w:rFonts w:ascii="Times New Roman" w:hAnsi="Times New Roman" w:cs="Times New Roman"/>
          </w:rPr>
          <w:delText xml:space="preserve"> (NAA-6, M-5, NAA-M-2, and NAA-M-CPI-2).</w:delText>
        </w:r>
      </w:del>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5129D0C6" w:rsidR="00165EF1" w:rsidRDefault="00C4200C">
      <w:pPr>
        <w:ind w:firstLine="0"/>
        <w:rPr>
          <w:rFonts w:ascii="Times New Roman" w:hAnsi="Times New Roman" w:cs="Times New Roman"/>
        </w:rPr>
      </w:pPr>
      <w:del w:id="606" w:author="Brian Stock" w:date="2020-09-01T16:37:00Z">
        <w:r w:rsidDel="009774B9">
          <w:rPr>
            <w:rFonts w:ascii="Times New Roman" w:hAnsi="Times New Roman" w:cs="Times New Roman"/>
            <w:noProof/>
          </w:rPr>
          <w:lastRenderedPageBreak/>
          <w:drawing>
            <wp:inline distT="0" distB="0" distL="0" distR="0" wp14:anchorId="4ED2012D" wp14:editId="6AF5169E">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24"/>
                      <a:stretch>
                        <a:fillRect/>
                      </a:stretch>
                    </pic:blipFill>
                    <pic:spPr>
                      <a:xfrm>
                        <a:off x="0" y="0"/>
                        <a:ext cx="5943600" cy="4245610"/>
                      </a:xfrm>
                      <a:prstGeom prst="rect">
                        <a:avLst/>
                      </a:prstGeom>
                    </pic:spPr>
                  </pic:pic>
                </a:graphicData>
              </a:graphic>
            </wp:inline>
          </w:drawing>
        </w:r>
      </w:del>
      <w:ins w:id="607" w:author="Brian Stock" w:date="2020-09-01T16:38:00Z">
        <w:r w:rsidR="009774B9">
          <w:rPr>
            <w:rFonts w:ascii="Times New Roman" w:hAnsi="Times New Roman" w:cs="Times New Roman"/>
            <w:noProof/>
          </w:rPr>
          <w:drawing>
            <wp:inline distT="0" distB="0" distL="0" distR="0" wp14:anchorId="4C3B2D12" wp14:editId="151C0370">
              <wp:extent cx="5943600" cy="42456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12-1.png"/>
                      <pic:cNvPicPr/>
                    </pic:nvPicPr>
                    <pic:blipFill>
                      <a:blip r:embed="rId25"/>
                      <a:stretch>
                        <a:fillRect/>
                      </a:stretch>
                    </pic:blipFill>
                    <pic:spPr>
                      <a:xfrm>
                        <a:off x="0" y="0"/>
                        <a:ext cx="5943600" cy="4245610"/>
                      </a:xfrm>
                      <a:prstGeom prst="rect">
                        <a:avLst/>
                      </a:prstGeom>
                    </pic:spPr>
                  </pic:pic>
                </a:graphicData>
              </a:graphic>
            </wp:inline>
          </w:drawing>
        </w:r>
      </w:ins>
    </w:p>
    <w:p w14:paraId="3A876E22" w14:textId="5019BDDF"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w:t>
      </w:r>
      <w:ins w:id="608" w:author="Brian Stock" w:date="2020-09-01T16:38:00Z">
        <w:r w:rsidR="009774B9">
          <w:rPr>
            <w:rFonts w:ascii="Times New Roman" w:hAnsi="Times New Roman" w:cs="Times New Roman"/>
          </w:rPr>
          <w:t>B</w:t>
        </w:r>
      </w:ins>
      <w:del w:id="609" w:author="Brian Stock" w:date="2020-09-01T16:38:00Z">
        <w:r w:rsidR="00C4200C" w:rsidDel="009774B9">
          <w:rPr>
            <w:rFonts w:ascii="Times New Roman" w:hAnsi="Times New Roman" w:cs="Times New Roman"/>
          </w:rPr>
          <w:delText>b</w:delText>
        </w:r>
      </w:del>
      <w:r w:rsidR="00C4200C">
        <w:rPr>
          <w:rFonts w:ascii="Times New Roman" w:hAnsi="Times New Roman" w:cs="Times New Roman"/>
        </w:rPr>
        <w:t>ase = the statistical catch-at-age model</w:t>
      </w:r>
      <w:del w:id="610" w:author="Brian Stock" w:date="2020-09-01T16:38:00Z">
        <w:r w:rsidR="00C4200C" w:rsidDel="009774B9">
          <w:rPr>
            <w:rFonts w:ascii="Times New Roman" w:hAnsi="Times New Roman" w:cs="Times New Roman"/>
          </w:rPr>
          <w:delText>, NAA-1</w:delText>
        </w:r>
      </w:del>
      <w:r w:rsidR="00C4200C">
        <w:rPr>
          <w:rFonts w:ascii="Times New Roman" w:hAnsi="Times New Roman" w:cs="Times New Roman"/>
        </w:rPr>
        <w:t xml:space="preserve">. Within each model </w:t>
      </w:r>
      <w:ins w:id="611" w:author="Brian Stock" w:date="2020-09-01T16:39:00Z">
        <w:r w:rsidR="009774B9">
          <w:rPr>
            <w:rFonts w:ascii="Times New Roman" w:hAnsi="Times New Roman" w:cs="Times New Roman"/>
          </w:rPr>
          <w:t>group</w:t>
        </w:r>
      </w:ins>
      <w:del w:id="612" w:author="Brian Stock" w:date="2020-09-01T16:38:00Z">
        <w:r w:rsidR="00C4200C" w:rsidDel="009774B9">
          <w:rPr>
            <w:rFonts w:ascii="Times New Roman" w:hAnsi="Times New Roman" w:cs="Times New Roman"/>
          </w:rPr>
          <w:delText>class</w:delText>
        </w:r>
      </w:del>
      <w:r w:rsidR="00C4200C">
        <w:rPr>
          <w:rFonts w:ascii="Times New Roman" w:hAnsi="Times New Roman" w:cs="Times New Roman"/>
        </w:rPr>
        <w:t>, the model with lowest Mohn’s</w:t>
      </w:r>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w:t>
      </w:r>
      <w:ins w:id="613" w:author="Brian Stock" w:date="2020-09-01T16:38:00Z">
        <w:r w:rsidR="009774B9">
          <w:rPr>
            <w:rFonts w:ascii="Times New Roman" w:hAnsi="Times New Roman" w:cs="Times New Roman"/>
          </w:rPr>
          <w:t>5</w:t>
        </w:r>
      </w:ins>
      <w:del w:id="614" w:author="Brian Stock" w:date="2020-09-01T16:38:00Z">
        <w:r w:rsidR="00C4200C" w:rsidDel="009774B9">
          <w:rPr>
            <w:rFonts w:ascii="Times New Roman" w:hAnsi="Times New Roman" w:cs="Times New Roman"/>
          </w:rPr>
          <w:delText>6</w:delText>
        </w:r>
      </w:del>
      <w:r w:rsidR="00C4200C">
        <w:rPr>
          <w:rFonts w:ascii="Times New Roman" w:hAnsi="Times New Roman" w:cs="Times New Roman"/>
        </w:rPr>
        <w:t>, M-</w:t>
      </w:r>
      <w:ins w:id="615" w:author="Brian Stock" w:date="2020-09-01T16:39:00Z">
        <w:r w:rsidR="009774B9">
          <w:rPr>
            <w:rFonts w:ascii="Times New Roman" w:hAnsi="Times New Roman" w:cs="Times New Roman"/>
          </w:rPr>
          <w:t>4</w:t>
        </w:r>
      </w:ins>
      <w:del w:id="616" w:author="Brian Stock" w:date="2020-09-01T16:39:00Z">
        <w:r w:rsidR="00C4200C" w:rsidDel="009774B9">
          <w:rPr>
            <w:rFonts w:ascii="Times New Roman" w:hAnsi="Times New Roman" w:cs="Times New Roman"/>
          </w:rPr>
          <w:delText>5</w:delText>
        </w:r>
      </w:del>
      <w:r w:rsidR="00C4200C">
        <w:rPr>
          <w:rFonts w:ascii="Times New Roman" w:hAnsi="Times New Roman" w:cs="Times New Roman"/>
        </w:rPr>
        <w:t>, NAA-M-2, and NAA-M-CPI-2</w:t>
      </w:r>
      <w:del w:id="617" w:author="Brian Stock" w:date="2020-08-31T19:35:00Z">
        <w:r w:rsidR="00C4200C" w:rsidDel="0003267E">
          <w:rPr>
            <w:rFonts w:ascii="Times New Roman" w:hAnsi="Times New Roman" w:cs="Times New Roman"/>
          </w:rPr>
          <w:delText>;</w:delText>
        </w:r>
      </w:del>
      <w:ins w:id="618" w:author="Brian Stock" w:date="2020-09-01T16:39:00Z">
        <w:r w:rsidR="009774B9">
          <w:rPr>
            <w:rFonts w:ascii="Times New Roman" w:hAnsi="Times New Roman" w:cs="Times New Roman"/>
          </w:rPr>
          <w:t>;</w:t>
        </w:r>
      </w:ins>
      <w:r w:rsidR="00C4200C">
        <w:rPr>
          <w:rFonts w:ascii="Times New Roman" w:hAnsi="Times New Roman" w:cs="Times New Roman"/>
        </w:rPr>
        <w:t xml:space="preserve"> Tables </w:t>
      </w:r>
      <w:r w:rsidR="00FF0F68">
        <w:rPr>
          <w:rFonts w:ascii="Times New Roman" w:hAnsi="Times New Roman" w:cs="Times New Roman"/>
        </w:rPr>
        <w:t>1-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ins w:id="619" w:author="Brian Stock" w:date="2020-09-01T16:40:00Z">
        <w:r w:rsidR="009774B9" w:rsidRPr="009774B9">
          <w:rPr>
            <w:rFonts w:ascii="Times New Roman" w:hAnsi="Times New Roman" w:cs="Times New Roman"/>
            <w:i/>
            <w:iCs/>
            <w:rPrChange w:id="620" w:author="Brian Stock" w:date="2020-09-01T16:40:00Z">
              <w:rPr>
                <w:rFonts w:ascii="Times New Roman" w:hAnsi="Times New Roman" w:cs="Times New Roman"/>
              </w:rPr>
            </w:rPrChange>
          </w:rPr>
          <w:t>F</w:t>
        </w:r>
        <w:r w:rsidR="009774B9">
          <w:rPr>
            <w:rFonts w:ascii="Times New Roman" w:hAnsi="Times New Roman" w:cs="Times New Roman"/>
          </w:rPr>
          <w:t xml:space="preserve"> </w:t>
        </w:r>
      </w:ins>
      <w:ins w:id="621" w:author="Brian Stock" w:date="2020-09-01T16:49:00Z">
        <w:r w:rsidR="00F93B9D">
          <w:rPr>
            <w:rFonts w:ascii="Times New Roman" w:hAnsi="Times New Roman" w:cs="Times New Roman"/>
          </w:rPr>
          <w:t>is</w:t>
        </w:r>
      </w:ins>
      <w:ins w:id="622" w:author="Brian Stock" w:date="2020-09-01T16:40:00Z">
        <w:r w:rsidR="009774B9">
          <w:rPr>
            <w:rFonts w:ascii="Times New Roman" w:hAnsi="Times New Roman" w:cs="Times New Roman"/>
          </w:rPr>
          <w:t xml:space="preserve"> fixed at 0 for all models in projection years, 2019-2021. </w:t>
        </w:r>
      </w:ins>
      <w:del w:id="623" w:author="Brian Stock" w:date="2020-09-01T16:41:00Z">
        <w:r w:rsidR="008C097A" w:rsidDel="009774B9">
          <w:rPr>
            <w:rFonts w:ascii="Times New Roman" w:hAnsi="Times New Roman" w:cs="Times New Roman"/>
          </w:rPr>
          <w:delText>Note that t</w:delText>
        </w:r>
      </w:del>
      <w:ins w:id="624" w:author="Brian Stock" w:date="2020-09-01T16:41:00Z">
        <w:r w:rsidR="009774B9">
          <w:rPr>
            <w:rFonts w:ascii="Times New Roman" w:hAnsi="Times New Roman" w:cs="Times New Roman"/>
          </w:rPr>
          <w:t>T</w:t>
        </w:r>
      </w:ins>
      <w:r w:rsidR="008C097A">
        <w:rPr>
          <w:rFonts w:ascii="Times New Roman" w:hAnsi="Times New Roman" w:cs="Times New Roman"/>
        </w:rPr>
        <w:t xml:space="preserve">he </w:t>
      </w:r>
      <w:ins w:id="625" w:author="Brian Stock" w:date="2020-09-01T16:41:00Z">
        <w:r w:rsidR="009774B9">
          <w:rPr>
            <w:rFonts w:ascii="Times New Roman" w:hAnsi="Times New Roman" w:cs="Times New Roman"/>
          </w:rPr>
          <w:t xml:space="preserve">first </w:t>
        </w:r>
      </w:ins>
      <w:del w:id="626" w:author="Brian Stock" w:date="2020-09-01T16:42:00Z">
        <w:r w:rsidR="008C097A" w:rsidDel="009774B9">
          <w:rPr>
            <w:rFonts w:ascii="Times New Roman" w:hAnsi="Times New Roman" w:cs="Times New Roman"/>
          </w:rPr>
          <w:delText>assessment</w:delText>
        </w:r>
      </w:del>
      <w:ins w:id="627" w:author="Brian Stock" w:date="2020-09-01T16:41:00Z">
        <w:r w:rsidR="009774B9">
          <w:rPr>
            <w:rFonts w:ascii="Times New Roman" w:hAnsi="Times New Roman" w:cs="Times New Roman"/>
          </w:rPr>
          <w:t xml:space="preserve">year </w:t>
        </w:r>
      </w:ins>
      <w:ins w:id="628" w:author="Brian Stock" w:date="2020-09-01T16:42:00Z">
        <w:r w:rsidR="009774B9">
          <w:rPr>
            <w:rFonts w:ascii="Times New Roman" w:hAnsi="Times New Roman" w:cs="Times New Roman"/>
          </w:rPr>
          <w:t xml:space="preserve">in the assessments </w:t>
        </w:r>
      </w:ins>
      <w:ins w:id="629" w:author="Brian Stock" w:date="2020-09-01T16:50:00Z">
        <w:r w:rsidR="00F93B9D">
          <w:rPr>
            <w:rFonts w:ascii="Times New Roman" w:hAnsi="Times New Roman" w:cs="Times New Roman"/>
          </w:rPr>
          <w:t>i</w:t>
        </w:r>
      </w:ins>
      <w:ins w:id="630" w:author="Brian Stock" w:date="2020-09-01T16:41:00Z">
        <w:r w:rsidR="009774B9">
          <w:rPr>
            <w:rFonts w:ascii="Times New Roman" w:hAnsi="Times New Roman" w:cs="Times New Roman"/>
          </w:rPr>
          <w:t xml:space="preserve">s 1973, </w:t>
        </w:r>
      </w:ins>
      <w:del w:id="631" w:author="Brian Stock" w:date="2020-09-01T16:41:00Z">
        <w:r w:rsidR="008C097A" w:rsidDel="009774B9">
          <w:rPr>
            <w:rFonts w:ascii="Times New Roman" w:hAnsi="Times New Roman" w:cs="Times New Roman"/>
          </w:rPr>
          <w:delText xml:space="preserve"> years</w:delText>
        </w:r>
      </w:del>
      <w:del w:id="632" w:author="Brian Stock" w:date="2020-09-01T16:40:00Z">
        <w:r w:rsidR="00E1722C" w:rsidDel="009774B9">
          <w:rPr>
            <w:rFonts w:ascii="Times New Roman" w:hAnsi="Times New Roman" w:cs="Times New Roman"/>
          </w:rPr>
          <w:delText xml:space="preserve"> (</w:delText>
        </w:r>
      </w:del>
      <w:del w:id="633" w:author="Brian Stock" w:date="2020-09-01T16:41:00Z">
        <w:r w:rsidR="00E1722C" w:rsidDel="009774B9">
          <w:rPr>
            <w:rFonts w:ascii="Times New Roman" w:hAnsi="Times New Roman" w:cs="Times New Roman"/>
          </w:rPr>
          <w:delText>1973-2018</w:delText>
        </w:r>
      </w:del>
      <w:del w:id="634" w:author="Brian Stock" w:date="2020-09-01T16:40:00Z">
        <w:r w:rsidR="00E1722C" w:rsidDel="009774B9">
          <w:rPr>
            <w:rFonts w:ascii="Times New Roman" w:hAnsi="Times New Roman" w:cs="Times New Roman"/>
          </w:rPr>
          <w:delText xml:space="preserve">) </w:delText>
        </w:r>
      </w:del>
      <w:del w:id="635" w:author="Brian Stock" w:date="2020-09-01T16:41:00Z">
        <w:r w:rsidR="00E1722C" w:rsidDel="009774B9">
          <w:rPr>
            <w:rFonts w:ascii="Times New Roman" w:hAnsi="Times New Roman" w:cs="Times New Roman"/>
          </w:rPr>
          <w:delText>extend b</w:delText>
        </w:r>
      </w:del>
      <w:ins w:id="636" w:author="Brian Stock" w:date="2020-09-01T16:41:00Z">
        <w:r w:rsidR="009774B9">
          <w:rPr>
            <w:rFonts w:ascii="Times New Roman" w:hAnsi="Times New Roman" w:cs="Times New Roman"/>
          </w:rPr>
          <w:t>b</w:t>
        </w:r>
      </w:ins>
      <w:r w:rsidR="00E1722C">
        <w:rPr>
          <w:rFonts w:ascii="Times New Roman" w:hAnsi="Times New Roman" w:cs="Times New Roman"/>
        </w:rPr>
        <w:t xml:space="preserve">eyond the </w:t>
      </w:r>
      <w:ins w:id="637" w:author="Brian Stock" w:date="2020-09-01T16:39:00Z">
        <w:r w:rsidR="009774B9">
          <w:rPr>
            <w:rFonts w:ascii="Times New Roman" w:hAnsi="Times New Roman" w:cs="Times New Roman"/>
          </w:rPr>
          <w:t xml:space="preserve">left </w:t>
        </w:r>
      </w:ins>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7" w:author="Haikun Xu" w:date="2020-08-07T15:20:00Z" w:initials="HX">
    <w:p w14:paraId="50D5E21E" w14:textId="11CEE4DB" w:rsidR="00874DD1" w:rsidRDefault="00874DD1">
      <w:pPr>
        <w:pStyle w:val="CommentText"/>
      </w:pPr>
      <w:r>
        <w:rPr>
          <w:rStyle w:val="CommentReference"/>
        </w:rPr>
        <w:annotationRef/>
      </w:r>
      <w:r>
        <w:t>D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5E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5E21E" w16cid:durableId="22D7EF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874DD1" w:rsidRDefault="00874DD1" w:rsidP="002E1672">
      <w:pPr>
        <w:spacing w:after="0" w:line="240" w:lineRule="auto"/>
      </w:pPr>
      <w:r>
        <w:separator/>
      </w:r>
    </w:p>
  </w:endnote>
  <w:endnote w:type="continuationSeparator" w:id="0">
    <w:p w14:paraId="20F7AA62" w14:textId="77777777" w:rsidR="00874DD1" w:rsidRDefault="00874DD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874DD1" w:rsidRDefault="00874DD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874DD1" w:rsidRDefault="00874D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874DD1" w:rsidRDefault="00874DD1" w:rsidP="002E1672">
      <w:pPr>
        <w:spacing w:after="0" w:line="240" w:lineRule="auto"/>
      </w:pPr>
      <w:r>
        <w:separator/>
      </w:r>
    </w:p>
  </w:footnote>
  <w:footnote w:type="continuationSeparator" w:id="0">
    <w:p w14:paraId="0F00DB7E" w14:textId="77777777" w:rsidR="00874DD1" w:rsidRDefault="00874DD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Stock">
    <w15:presenceInfo w15:providerId="None" w15:userId="Brian Stock"/>
  </w15:person>
  <w15:person w15:author="Haikun Xu">
    <w15:presenceInfo w15:providerId="AD" w15:userId="S::hkxu@iattc.org::5497adfb-e7da-4e53-b8a0-6cfd25acad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0BB"/>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317"/>
    <w:rsid w:val="004A2B7C"/>
    <w:rsid w:val="004A2DAD"/>
    <w:rsid w:val="004A36E8"/>
    <w:rsid w:val="004A5EAA"/>
    <w:rsid w:val="004B09E7"/>
    <w:rsid w:val="004B12CB"/>
    <w:rsid w:val="004B16F2"/>
    <w:rsid w:val="004B1AF8"/>
    <w:rsid w:val="004B2175"/>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4CE4"/>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D6DDF"/>
    <w:rsid w:val="009E0C5B"/>
    <w:rsid w:val="009E108F"/>
    <w:rsid w:val="009E189A"/>
    <w:rsid w:val="009E21A1"/>
    <w:rsid w:val="009E229C"/>
    <w:rsid w:val="009E242D"/>
    <w:rsid w:val="009E2A5D"/>
    <w:rsid w:val="009E3225"/>
    <w:rsid w:val="009E777E"/>
    <w:rsid w:val="009F0299"/>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263"/>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FBA26-760C-4F3E-94CF-08791F753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36</Pages>
  <Words>13722</Words>
  <Characters>7822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48</cp:revision>
  <cp:lastPrinted>2017-05-29T05:55:00Z</cp:lastPrinted>
  <dcterms:created xsi:type="dcterms:W3CDTF">2020-08-31T21:18:00Z</dcterms:created>
  <dcterms:modified xsi:type="dcterms:W3CDTF">2020-09-02T15:31:00Z</dcterms:modified>
</cp:coreProperties>
</file>